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2AC343" w14:textId="77777777" w:rsidR="00733C0D" w:rsidRDefault="00733C0D" w:rsidP="00733C0D">
      <w:pPr>
        <w:spacing w:line="480" w:lineRule="auto"/>
      </w:pPr>
      <w:r>
        <w:t>Figure S1. E</w:t>
      </w:r>
      <w:r w:rsidRPr="005D1632">
        <w:t xml:space="preserve">ligibility and inclusion of adults hospitalized </w:t>
      </w:r>
      <w:r>
        <w:t xml:space="preserve">with a primary diagnosis of bacterial or unspecified pneumonia, MarketScan Commercial Claims and Encounters and Centers for Medicare &amp; Medicaid Services databases, 2013-2020 </w:t>
      </w:r>
      <w:r>
        <w:fldChar w:fldCharType="begin">
          <w:fldData xml:space="preserve">PEVuZE5vdGU+PENpdGU+PEF1dGhvcj5ZaTwvQXV0aG9yPjxZZWFyPjIwMTg8L1llYXI+PFJlY051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ZaTwvQXV0aG9yPjxZZWFyPjIwMTg8L1llYXI+PFJlY051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]</w:t>
      </w:r>
      <w:r>
        <w:fldChar w:fldCharType="end"/>
      </w:r>
      <w:r>
        <w:t>.</w:t>
      </w:r>
    </w:p>
    <w:p w14:paraId="2691CD50" w14:textId="77777777" w:rsidR="00733C0D" w:rsidRDefault="00733C0D" w:rsidP="00733C0D">
      <w:pPr>
        <w:spacing w:line="480" w:lineRule="auto"/>
      </w:pPr>
      <w:r w:rsidRPr="0050257A">
        <w:lastRenderedPageBreak/>
        <w:t xml:space="preserve"> </w:t>
      </w:r>
      <w:r>
        <w:rPr>
          <w:noProof/>
        </w:rPr>
        <w:drawing>
          <wp:inline distT="0" distB="0" distL="0" distR="0" wp14:anchorId="4B472243" wp14:editId="02FA3797">
            <wp:extent cx="6400800" cy="65544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6554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Calibri" w:hAnsi="Calibri" w:cs="Calibri"/>
          <w:color w:val="000000"/>
          <w:shd w:val="clear" w:color="auto" w:fill="FFFFFF"/>
        </w:rPr>
        <w:br/>
      </w:r>
    </w:p>
    <w:p w14:paraId="427E4629" w14:textId="77777777" w:rsidR="00733C0D" w:rsidRDefault="00733C0D" w:rsidP="00733C0D">
      <w:pPr>
        <w:spacing w:line="480" w:lineRule="auto"/>
      </w:pPr>
      <w:r w:rsidRPr="00665328">
        <w:rPr>
          <w:vertAlign w:val="superscript"/>
        </w:rPr>
        <w:t xml:space="preserve"> </w:t>
      </w:r>
      <w:proofErr w:type="spellStart"/>
      <w:r w:rsidRPr="00665328">
        <w:rPr>
          <w:vertAlign w:val="superscript"/>
        </w:rPr>
        <w:t>a</w:t>
      </w:r>
      <w:r w:rsidRPr="005D1632">
        <w:t>Reasons</w:t>
      </w:r>
      <w:proofErr w:type="spellEnd"/>
      <w:r w:rsidRPr="005D1632">
        <w:t xml:space="preserve"> for exclusion are not mutually </w:t>
      </w:r>
      <w:proofErr w:type="gramStart"/>
      <w:r w:rsidRPr="005D1632">
        <w:t>exclusive</w:t>
      </w:r>
      <w:proofErr w:type="gramEnd"/>
    </w:p>
    <w:p w14:paraId="01567368" w14:textId="77777777" w:rsidR="00733C0D" w:rsidRDefault="00733C0D" w:rsidP="00733C0D">
      <w:pPr>
        <w:spacing w:line="480" w:lineRule="auto"/>
      </w:pPr>
      <w:proofErr w:type="spellStart"/>
      <w:r w:rsidRPr="00BF1513">
        <w:rPr>
          <w:vertAlign w:val="superscript"/>
        </w:rPr>
        <w:lastRenderedPageBreak/>
        <w:t>b</w:t>
      </w:r>
      <w:r w:rsidRPr="005D1632">
        <w:t>In</w:t>
      </w:r>
      <w:proofErr w:type="spellEnd"/>
      <w:r w:rsidRPr="005D1632">
        <w:t xml:space="preserve"> accordance with the Centers for Medicare &amp; Medicaid Services data use agreement and for consistency in presentation, actual number and corresponding percent of total were not displayed when cell sizes ≤</w:t>
      </w:r>
      <w:proofErr w:type="gramStart"/>
      <w:r w:rsidRPr="005D1632">
        <w:t>10</w:t>
      </w:r>
      <w:proofErr w:type="gramEnd"/>
    </w:p>
    <w:p w14:paraId="6C960E75" w14:textId="77777777" w:rsidR="00733C0D" w:rsidRDefault="00733C0D" w:rsidP="00733C0D">
      <w:pPr>
        <w:spacing w:line="480" w:lineRule="auto"/>
      </w:pPr>
      <w:r w:rsidRPr="005D1632">
        <w:t>Abbreviations: d/c, discharge; HIV, human immunodeficiency virus; LOS, length of stay; LOT, length of therapy; NA, not available</w:t>
      </w:r>
    </w:p>
    <w:p w14:paraId="53B588C1" w14:textId="77777777" w:rsidR="00733C0D" w:rsidRDefault="00733C0D" w:rsidP="00733C0D">
      <w:pPr>
        <w:spacing w:line="480" w:lineRule="auto"/>
      </w:pPr>
    </w:p>
    <w:p w14:paraId="764C28DB" w14:textId="77777777" w:rsidR="00733C0D" w:rsidRDefault="00733C0D" w:rsidP="00733C0D">
      <w:pPr>
        <w:spacing w:line="480" w:lineRule="auto"/>
      </w:pPr>
    </w:p>
    <w:p w14:paraId="62C8441B" w14:textId="77777777" w:rsidR="00733C0D" w:rsidRDefault="00733C0D" w:rsidP="00733C0D">
      <w:pPr>
        <w:spacing w:line="480" w:lineRule="auto"/>
      </w:pPr>
    </w:p>
    <w:p w14:paraId="37E9A50A" w14:textId="77777777" w:rsidR="00733C0D" w:rsidRDefault="00733C0D" w:rsidP="00733C0D">
      <w:pPr>
        <w:spacing w:line="480" w:lineRule="auto"/>
      </w:pPr>
    </w:p>
    <w:p w14:paraId="196D3352" w14:textId="77777777" w:rsidR="00733C0D" w:rsidRDefault="00733C0D" w:rsidP="00733C0D">
      <w:pPr>
        <w:spacing w:line="480" w:lineRule="auto"/>
      </w:pPr>
    </w:p>
    <w:p w14:paraId="0D569D98" w14:textId="77777777" w:rsidR="00733C0D" w:rsidRDefault="00733C0D" w:rsidP="00733C0D">
      <w:pPr>
        <w:spacing w:line="480" w:lineRule="auto"/>
      </w:pPr>
    </w:p>
    <w:p w14:paraId="4EE88AAA" w14:textId="77777777" w:rsidR="00733C0D" w:rsidRDefault="00733C0D" w:rsidP="00733C0D">
      <w:pPr>
        <w:spacing w:line="480" w:lineRule="auto"/>
      </w:pPr>
    </w:p>
    <w:p w14:paraId="4A1C694F" w14:textId="77777777" w:rsidR="00733C0D" w:rsidRDefault="00733C0D" w:rsidP="00733C0D">
      <w:pPr>
        <w:spacing w:line="480" w:lineRule="auto"/>
      </w:pPr>
    </w:p>
    <w:p w14:paraId="3F00D577" w14:textId="77777777" w:rsidR="00733C0D" w:rsidRDefault="00733C0D" w:rsidP="00733C0D">
      <w:pPr>
        <w:spacing w:line="480" w:lineRule="auto"/>
      </w:pPr>
    </w:p>
    <w:p w14:paraId="1E0A00F0" w14:textId="77777777" w:rsidR="00733C0D" w:rsidRDefault="00733C0D" w:rsidP="00733C0D">
      <w:pPr>
        <w:spacing w:line="480" w:lineRule="auto"/>
      </w:pPr>
    </w:p>
    <w:p w14:paraId="00D2AE57" w14:textId="77777777" w:rsidR="00733C0D" w:rsidRDefault="00733C0D" w:rsidP="00733C0D">
      <w:pPr>
        <w:spacing w:line="480" w:lineRule="auto"/>
      </w:pPr>
    </w:p>
    <w:p w14:paraId="2D76E718" w14:textId="77777777" w:rsidR="00733C0D" w:rsidRDefault="00733C0D" w:rsidP="00733C0D">
      <w:pPr>
        <w:spacing w:line="480" w:lineRule="auto"/>
      </w:pPr>
    </w:p>
    <w:p w14:paraId="458C52FE" w14:textId="77777777" w:rsidR="00733C0D" w:rsidRDefault="00733C0D" w:rsidP="00733C0D">
      <w:pPr>
        <w:spacing w:line="480" w:lineRule="auto"/>
      </w:pPr>
    </w:p>
    <w:p w14:paraId="77A2077A" w14:textId="77777777" w:rsidR="00733C0D" w:rsidRDefault="00733C0D" w:rsidP="00733C0D">
      <w:pPr>
        <w:spacing w:line="480" w:lineRule="auto"/>
      </w:pPr>
    </w:p>
    <w:p w14:paraId="7A1188F4" w14:textId="22A38E97" w:rsidR="00733C0D" w:rsidRDefault="00733C0D" w:rsidP="00733C0D">
      <w:pPr>
        <w:spacing w:line="480" w:lineRule="auto"/>
      </w:pPr>
      <w:r>
        <w:lastRenderedPageBreak/>
        <w:t>Figure S2. E</w:t>
      </w:r>
      <w:r w:rsidRPr="005D1632">
        <w:t>ligibility and inclusion of adults hospitalized for community-acquired pneumonia</w:t>
      </w:r>
      <w:r>
        <w:t>, PINC AI Healthcare Database, 2013-2020</w:t>
      </w:r>
    </w:p>
    <w:p w14:paraId="0DBFE690" w14:textId="77777777" w:rsidR="00733C0D" w:rsidRDefault="00733C0D" w:rsidP="00733C0D">
      <w:pPr>
        <w:spacing w:line="480" w:lineRule="auto"/>
      </w:pPr>
      <w:r>
        <w:rPr>
          <w:noProof/>
        </w:rPr>
        <w:drawing>
          <wp:inline distT="0" distB="0" distL="0" distR="0" wp14:anchorId="543347C3" wp14:editId="4E54EE9D">
            <wp:extent cx="4210050" cy="69913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210050" cy="6991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2C6936" w14:textId="77777777" w:rsidR="00733C0D" w:rsidRDefault="00733C0D" w:rsidP="00733C0D">
      <w:pPr>
        <w:spacing w:line="480" w:lineRule="auto"/>
      </w:pPr>
      <w:r>
        <w:lastRenderedPageBreak/>
        <w:t>Table S1.</w:t>
      </w:r>
      <w:r w:rsidRPr="005B0157">
        <w:t xml:space="preserve"> </w:t>
      </w:r>
      <w:r>
        <w:t>International Classification of Disease 9th and 10th revision (ICD-9-CM and ICD-10-CM) codes for primary diagnosis of bacterial or unspecified pneumonia, 2013-2020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89"/>
        <w:gridCol w:w="4661"/>
      </w:tblGrid>
      <w:tr w:rsidR="00733C0D" w14:paraId="4B592A85" w14:textId="77777777" w:rsidTr="000D0C6B">
        <w:tc>
          <w:tcPr>
            <w:tcW w:w="5035" w:type="dxa"/>
          </w:tcPr>
          <w:p w14:paraId="12CD072D" w14:textId="77777777" w:rsidR="00733C0D" w:rsidRDefault="00733C0D" w:rsidP="000D0C6B">
            <w:pPr>
              <w:spacing w:line="480" w:lineRule="auto"/>
            </w:pPr>
            <w:r>
              <w:t>2013-September 2015</w:t>
            </w:r>
          </w:p>
          <w:p w14:paraId="5E98F28F" w14:textId="77777777" w:rsidR="00733C0D" w:rsidRDefault="00733C0D" w:rsidP="000D0C6B">
            <w:pPr>
              <w:spacing w:line="480" w:lineRule="auto"/>
            </w:pPr>
          </w:p>
        </w:tc>
        <w:tc>
          <w:tcPr>
            <w:tcW w:w="5035" w:type="dxa"/>
          </w:tcPr>
          <w:p w14:paraId="2C9E2E0B" w14:textId="77777777" w:rsidR="00733C0D" w:rsidRPr="0046790C" w:rsidRDefault="00733C0D" w:rsidP="000D0C6B">
            <w:pPr>
              <w:spacing w:line="480" w:lineRule="auto"/>
            </w:pPr>
            <w:r>
              <w:t>ICD-9-CM</w:t>
            </w:r>
          </w:p>
        </w:tc>
      </w:tr>
      <w:tr w:rsidR="00733C0D" w14:paraId="76592A29" w14:textId="77777777" w:rsidTr="000D0C6B">
        <w:tc>
          <w:tcPr>
            <w:tcW w:w="5035" w:type="dxa"/>
          </w:tcPr>
          <w:p w14:paraId="36C117F1" w14:textId="77777777" w:rsidR="00733C0D" w:rsidRDefault="00733C0D" w:rsidP="000D0C6B">
            <w:pPr>
              <w:spacing w:line="480" w:lineRule="auto"/>
            </w:pPr>
          </w:p>
        </w:tc>
        <w:tc>
          <w:tcPr>
            <w:tcW w:w="5035" w:type="dxa"/>
          </w:tcPr>
          <w:p w14:paraId="28C05A69" w14:textId="77777777" w:rsidR="00733C0D" w:rsidRDefault="00733C0D" w:rsidP="000D0C6B">
            <w:pPr>
              <w:spacing w:line="480" w:lineRule="auto"/>
            </w:pPr>
            <w:r w:rsidRPr="0046790C">
              <w:t>481, 482.0, 482.1,</w:t>
            </w:r>
            <w:r>
              <w:t xml:space="preserve"> </w:t>
            </w:r>
            <w:r w:rsidRPr="0046790C">
              <w:t>482.2, 482.30, 482.31, 482.32, 482.39, 482.40, 482.41, 482.42,</w:t>
            </w:r>
            <w:r>
              <w:t xml:space="preserve"> </w:t>
            </w:r>
            <w:r w:rsidRPr="0046790C">
              <w:t>482.49, 482.82, 482.83, 482.84, 482.89, 482.9, 483.0, 483.1, 483.8,</w:t>
            </w:r>
            <w:r>
              <w:t xml:space="preserve"> </w:t>
            </w:r>
            <w:r w:rsidRPr="0046790C">
              <w:t>485, 486</w:t>
            </w:r>
          </w:p>
        </w:tc>
      </w:tr>
      <w:tr w:rsidR="00733C0D" w14:paraId="7A9FA292" w14:textId="77777777" w:rsidTr="000D0C6B">
        <w:tc>
          <w:tcPr>
            <w:tcW w:w="5035" w:type="dxa"/>
          </w:tcPr>
          <w:p w14:paraId="55B353B0" w14:textId="77777777" w:rsidR="00733C0D" w:rsidRDefault="00733C0D" w:rsidP="000D0C6B">
            <w:pPr>
              <w:spacing w:line="480" w:lineRule="auto"/>
            </w:pPr>
            <w:r>
              <w:t>October 2015-2020</w:t>
            </w:r>
          </w:p>
          <w:p w14:paraId="5B9E7D3F" w14:textId="77777777" w:rsidR="00733C0D" w:rsidRDefault="00733C0D" w:rsidP="000D0C6B">
            <w:pPr>
              <w:spacing w:line="480" w:lineRule="auto"/>
            </w:pPr>
          </w:p>
        </w:tc>
        <w:tc>
          <w:tcPr>
            <w:tcW w:w="5035" w:type="dxa"/>
          </w:tcPr>
          <w:p w14:paraId="6A37D2D2" w14:textId="77777777" w:rsidR="00733C0D" w:rsidRPr="0046790C" w:rsidRDefault="00733C0D" w:rsidP="000D0C6B">
            <w:pPr>
              <w:spacing w:line="480" w:lineRule="auto"/>
            </w:pPr>
            <w:r>
              <w:t>ICD-10-CM</w:t>
            </w:r>
          </w:p>
        </w:tc>
      </w:tr>
      <w:tr w:rsidR="00733C0D" w14:paraId="5B1C665F" w14:textId="77777777" w:rsidTr="000D0C6B">
        <w:tc>
          <w:tcPr>
            <w:tcW w:w="5035" w:type="dxa"/>
          </w:tcPr>
          <w:p w14:paraId="592CA489" w14:textId="77777777" w:rsidR="00733C0D" w:rsidRDefault="00733C0D" w:rsidP="000D0C6B">
            <w:pPr>
              <w:spacing w:line="480" w:lineRule="auto"/>
            </w:pPr>
          </w:p>
        </w:tc>
        <w:tc>
          <w:tcPr>
            <w:tcW w:w="5035" w:type="dxa"/>
          </w:tcPr>
          <w:p w14:paraId="20B11262" w14:textId="77777777" w:rsidR="00733C0D" w:rsidRDefault="00733C0D" w:rsidP="000D0C6B">
            <w:pPr>
              <w:spacing w:line="480" w:lineRule="auto"/>
            </w:pPr>
            <w:r>
              <w:t xml:space="preserve">J13, J14, </w:t>
            </w:r>
            <w:proofErr w:type="gramStart"/>
            <w:r>
              <w:t>J15.211 ,</w:t>
            </w:r>
            <w:proofErr w:type="gramEnd"/>
            <w:r>
              <w:t xml:space="preserve"> J15.212 , J15.3 , J15.4 , J15.7, J15.9, J16.0, J16.8, J18.0 , J18.1, J18.8, J18.9</w:t>
            </w:r>
          </w:p>
          <w:p w14:paraId="441B01AF" w14:textId="77777777" w:rsidR="00733C0D" w:rsidRDefault="00733C0D" w:rsidP="000D0C6B">
            <w:pPr>
              <w:spacing w:line="480" w:lineRule="auto"/>
            </w:pPr>
          </w:p>
        </w:tc>
      </w:tr>
    </w:tbl>
    <w:p w14:paraId="6B903582" w14:textId="77777777" w:rsidR="00733C0D" w:rsidRDefault="00733C0D" w:rsidP="00733C0D">
      <w:pPr>
        <w:spacing w:line="480" w:lineRule="auto"/>
      </w:pPr>
    </w:p>
    <w:p w14:paraId="1661A4C1" w14:textId="77777777" w:rsidR="00733C0D" w:rsidRDefault="00733C0D" w:rsidP="00733C0D">
      <w:pPr>
        <w:spacing w:line="480" w:lineRule="auto"/>
      </w:pPr>
    </w:p>
    <w:p w14:paraId="5D603227" w14:textId="77777777" w:rsidR="00733C0D" w:rsidRDefault="00733C0D" w:rsidP="00733C0D">
      <w:pPr>
        <w:spacing w:line="480" w:lineRule="auto"/>
      </w:pPr>
    </w:p>
    <w:p w14:paraId="5E9A7D85" w14:textId="77777777" w:rsidR="00733C0D" w:rsidRDefault="00733C0D" w:rsidP="00733C0D">
      <w:pPr>
        <w:spacing w:line="480" w:lineRule="auto"/>
      </w:pPr>
    </w:p>
    <w:p w14:paraId="7059CDFF" w14:textId="77777777" w:rsidR="00733C0D" w:rsidRDefault="00733C0D" w:rsidP="00733C0D">
      <w:pPr>
        <w:spacing w:line="480" w:lineRule="auto"/>
      </w:pPr>
    </w:p>
    <w:p w14:paraId="0B61CB8B" w14:textId="77777777" w:rsidR="00733C0D" w:rsidRDefault="00733C0D" w:rsidP="00733C0D">
      <w:pPr>
        <w:spacing w:line="480" w:lineRule="auto"/>
      </w:pPr>
    </w:p>
    <w:p w14:paraId="0AE30FAC" w14:textId="77777777" w:rsidR="00733C0D" w:rsidRDefault="00733C0D" w:rsidP="00733C0D">
      <w:pPr>
        <w:spacing w:line="480" w:lineRule="auto"/>
      </w:pPr>
    </w:p>
    <w:p w14:paraId="0DA0C95C" w14:textId="77777777" w:rsidR="00733C0D" w:rsidRDefault="00733C0D" w:rsidP="00733C0D">
      <w:pPr>
        <w:spacing w:line="480" w:lineRule="auto"/>
      </w:pPr>
    </w:p>
    <w:p w14:paraId="3AFA4293" w14:textId="43DCEDEF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  <w:r>
        <w:lastRenderedPageBreak/>
        <w:t xml:space="preserve">Table S2. </w:t>
      </w:r>
      <w:r>
        <w:rPr>
          <w:rFonts w:ascii="Calibri" w:hAnsi="Calibri" w:cs="Calibri"/>
          <w:color w:val="000000"/>
          <w:shd w:val="clear" w:color="auto" w:fill="FFFFFF"/>
        </w:rPr>
        <w:t>Characteristics of adults hospitalized for community-acquired: inpatient prediction cohorts. PINC AI Healthcare Database, 2013-2020</w:t>
      </w:r>
    </w:p>
    <w:tbl>
      <w:tblPr>
        <w:tblW w:w="8900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1180"/>
        <w:gridCol w:w="3260"/>
        <w:gridCol w:w="1460"/>
        <w:gridCol w:w="980"/>
        <w:gridCol w:w="1185"/>
        <w:gridCol w:w="835"/>
      </w:tblGrid>
      <w:tr w:rsidR="00733C0D" w:rsidRPr="006D5829" w14:paraId="2C66E116" w14:textId="77777777" w:rsidTr="000D0C6B">
        <w:trPr>
          <w:trHeight w:val="55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D8DFAA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094390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44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71DE1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Aged 18-64 Years, Private Insurance</w:t>
            </w:r>
          </w:p>
        </w:tc>
        <w:tc>
          <w:tcPr>
            <w:tcW w:w="202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626FC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Aged ≥65 Years, Medicare Insurance</w:t>
            </w:r>
          </w:p>
        </w:tc>
      </w:tr>
      <w:tr w:rsidR="00733C0D" w:rsidRPr="006D5829" w14:paraId="42726E4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D5E0E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211A6B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FF25F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7DA4C0E9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= 82,535</w:t>
            </w:r>
          </w:p>
        </w:tc>
        <w:tc>
          <w:tcPr>
            <w:tcW w:w="20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60037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1A0F4808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n=145,434</w:t>
            </w:r>
          </w:p>
        </w:tc>
      </w:tr>
      <w:tr w:rsidR="00733C0D" w:rsidRPr="006D5829" w14:paraId="14DC6F41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FDAFE0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Category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50F78C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Value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A35812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No.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1A8F0C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(%)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92A48A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No.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6311AC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(%)</w:t>
            </w:r>
          </w:p>
        </w:tc>
      </w:tr>
      <w:tr w:rsidR="00733C0D" w:rsidRPr="006D5829" w14:paraId="767591AB" w14:textId="77777777" w:rsidTr="000D0C6B">
        <w:trPr>
          <w:trHeight w:val="315"/>
        </w:trPr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A4BDDE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Age, y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14E2C3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-4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4C290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2,58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6CE073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.3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7D2D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—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60B10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</w:tr>
      <w:tr w:rsidR="00733C0D" w:rsidRPr="006D5829" w14:paraId="3C6CAF0F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624BD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03BD7D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5-6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89241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9,94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3ABC0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2.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4D515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—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36FBF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</w:tr>
      <w:tr w:rsidR="00733C0D" w:rsidRPr="006D5829" w14:paraId="3458435A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84B01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64FDF5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5-8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6F8D6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—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0636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41A4E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4,28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76121B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8.58</w:t>
            </w:r>
          </w:p>
        </w:tc>
      </w:tr>
      <w:tr w:rsidR="00733C0D" w:rsidRPr="006D5829" w14:paraId="421A1F60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91C988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91556A8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5+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2AA210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—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3C2EE8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448B3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1,146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9E0B0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1.42</w:t>
            </w:r>
          </w:p>
        </w:tc>
      </w:tr>
      <w:tr w:rsidR="00733C0D" w:rsidRPr="006D5829" w14:paraId="7B6BBA13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328E2C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Sex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85283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3C387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51092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D9FC5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B3165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44FD4275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CE61E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8E2C6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Male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49B39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7,93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97BC22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5.9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BD36C1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9,465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E7859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7.76</w:t>
            </w:r>
          </w:p>
        </w:tc>
      </w:tr>
      <w:tr w:rsidR="00733C0D" w:rsidRPr="006D5829" w14:paraId="1C967421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2EB505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768255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Female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572D77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4,5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1C0A8E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4.03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1B7F8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5,954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4F7417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2.23</w:t>
            </w:r>
          </w:p>
        </w:tc>
      </w:tr>
      <w:tr w:rsidR="00733C0D" w:rsidRPr="006D5829" w14:paraId="4ACF94AA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F1D4ED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Rac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82781E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46DF95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FC11F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9615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26EFF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178951BF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872CB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BB5C9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White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09AE2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1,70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C6B92C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4.7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5EA5FA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22,092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B64DD4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3.95</w:t>
            </w:r>
          </w:p>
        </w:tc>
      </w:tr>
      <w:tr w:rsidR="00733C0D" w:rsidRPr="006D5829" w14:paraId="231876CF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11D05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72B68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Black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D05A5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,90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268F8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.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15CF24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,680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C8600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.66</w:t>
            </w:r>
          </w:p>
        </w:tc>
      </w:tr>
      <w:tr w:rsidR="00733C0D" w:rsidRPr="006D5829" w14:paraId="5B40F535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92B8B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C441CF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B1D5E1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,89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AE910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.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FEDE7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2,501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A926C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.60</w:t>
            </w:r>
          </w:p>
        </w:tc>
      </w:tr>
      <w:tr w:rsidR="00733C0D" w:rsidRPr="006D5829" w14:paraId="6DF80303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0BE17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D4C188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Unknown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11668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,0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F98420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291A3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,161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DED75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80</w:t>
            </w:r>
          </w:p>
        </w:tc>
      </w:tr>
      <w:tr w:rsidR="00733C0D" w:rsidRPr="006D5829" w14:paraId="4B94222B" w14:textId="77777777" w:rsidTr="000D0C6B">
        <w:trPr>
          <w:trHeight w:val="315"/>
        </w:trPr>
        <w:tc>
          <w:tcPr>
            <w:tcW w:w="4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98853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Intensive care unit stay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3AB9CA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F6401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04A32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F47E0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69962ADE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EFB20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8E5BCF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Any stay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A65122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,56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7648F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.7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DA340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,155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40AB38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.61</w:t>
            </w:r>
          </w:p>
        </w:tc>
      </w:tr>
      <w:tr w:rsidR="00733C0D" w:rsidRPr="006D5829" w14:paraId="1D1A4D91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0F764E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DE70573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No stay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2C8FF9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6,97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401420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3.26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F4E028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7,279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C3803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4.39</w:t>
            </w:r>
          </w:p>
        </w:tc>
      </w:tr>
      <w:tr w:rsidR="00733C0D" w:rsidRPr="006D5829" w14:paraId="6B4A1456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E8520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LOS, d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5E11C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9C9C2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BE087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57BA2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CA2B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6467707D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B1A0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22893D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F7A4F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6,10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D7FFC8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1.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07C9C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1,309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FD5493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8.40</w:t>
            </w:r>
          </w:p>
        </w:tc>
      </w:tr>
      <w:tr w:rsidR="00733C0D" w:rsidRPr="006D5829" w14:paraId="1A8F7D3C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53689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E13CE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E968A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2,43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961355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.1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14961D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9,38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73B574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.08</w:t>
            </w:r>
          </w:p>
        </w:tc>
      </w:tr>
      <w:tr w:rsidR="00733C0D" w:rsidRPr="006D5829" w14:paraId="255D3E2E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C41CC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F9CD6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B80823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,67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10C5A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6.5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7BAF0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6,070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F64FB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7.93</w:t>
            </w:r>
          </w:p>
        </w:tc>
      </w:tr>
      <w:tr w:rsidR="00733C0D" w:rsidRPr="006D5829" w14:paraId="5BC6B377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27399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D9F9C7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150148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,07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30FCC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.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A5D2CE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,619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391CF3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.74</w:t>
            </w:r>
          </w:p>
        </w:tc>
      </w:tr>
      <w:tr w:rsidR="00733C0D" w:rsidRPr="006D5829" w14:paraId="2B507D56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DFB13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9DCA9E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072E83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,01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425CA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.0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3E8EC4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,57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BE0EF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.59</w:t>
            </w:r>
          </w:p>
        </w:tc>
      </w:tr>
      <w:tr w:rsidR="00733C0D" w:rsidRPr="006D5829" w14:paraId="65B6EE21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E505C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1BDD0A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1FBAD7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,17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F3B5AC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.8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316008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,13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1FD18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.22</w:t>
            </w:r>
          </w:p>
        </w:tc>
      </w:tr>
      <w:tr w:rsidR="00733C0D" w:rsidRPr="006D5829" w14:paraId="7B83DD7D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DA550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C1295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861A45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,97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4EA58A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D57B73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,61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91D7E5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49</w:t>
            </w:r>
          </w:p>
        </w:tc>
      </w:tr>
      <w:tr w:rsidR="00733C0D" w:rsidRPr="006D5829" w14:paraId="0DEA9C36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D4EC3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5B6F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9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1F81CA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,26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70427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5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B24BC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,262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2122A3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56</w:t>
            </w:r>
          </w:p>
        </w:tc>
      </w:tr>
      <w:tr w:rsidR="00733C0D" w:rsidRPr="006D5829" w14:paraId="5F92924C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776C6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85AEE4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F9318C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2B3E3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99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FFE5B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,456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1C1D0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.00</w:t>
            </w:r>
          </w:p>
        </w:tc>
      </w:tr>
      <w:tr w:rsidR="00733C0D" w:rsidRPr="006D5829" w14:paraId="7D4F67DE" w14:textId="77777777" w:rsidTr="000D0C6B">
        <w:trPr>
          <w:trHeight w:val="315"/>
        </w:trPr>
        <w:tc>
          <w:tcPr>
            <w:tcW w:w="4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035803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iagnosis-related group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541BDE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DF70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9B5A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7AD52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0B511405" w14:textId="77777777" w:rsidTr="000D0C6B">
        <w:trPr>
          <w:trHeight w:val="48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50ACC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401355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vertAlign w:val="superscript"/>
              </w:rPr>
            </w:pPr>
            <w:r w:rsidRPr="34BFA220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93: Simple pneumonia and pleurisy with MCC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D675B4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2,69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124F65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.4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0AB7F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4,205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03FD16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7.27</w:t>
            </w:r>
          </w:p>
        </w:tc>
      </w:tr>
      <w:tr w:rsidR="00733C0D" w:rsidRPr="006D5829" w14:paraId="67E920BE" w14:textId="77777777" w:rsidTr="000D0C6B">
        <w:trPr>
          <w:trHeight w:val="54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79AEC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731D8AA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vertAlign w:val="superscript"/>
              </w:rPr>
            </w:pPr>
            <w:r w:rsidRPr="34BFA220">
              <w:rPr>
                <w:rFonts w:ascii="Calibri" w:eastAsia="Times New Roman" w:hAnsi="Calibri" w:cs="Calibri"/>
                <w:color w:val="000000" w:themeColor="text1"/>
                <w:sz w:val="24"/>
                <w:szCs w:val="24"/>
              </w:rPr>
              <w:t>194: Simple pneumonia and pleurisy with CC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E51AE3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4,85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95B0F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.2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B2380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1,78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31BADD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.48</w:t>
            </w:r>
          </w:p>
        </w:tc>
      </w:tr>
      <w:tr w:rsidR="00733C0D" w:rsidRPr="006D5829" w14:paraId="0823F76B" w14:textId="77777777" w:rsidTr="000D0C6B">
        <w:trPr>
          <w:trHeight w:val="55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99FAB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34AC6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5: Simple pneumonia and pleurisy without CC/MCC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2C5D3F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,91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A62671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5.3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C193FC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4,982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FAFD8F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7.18</w:t>
            </w:r>
          </w:p>
        </w:tc>
      </w:tr>
      <w:tr w:rsidR="00733C0D" w:rsidRPr="006D5829" w14:paraId="6B814A5C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D77C5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CAFA56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CF2AD6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,07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4F415E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.93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2F9EB1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,463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8BC512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.07</w:t>
            </w:r>
          </w:p>
        </w:tc>
      </w:tr>
      <w:tr w:rsidR="00733C0D" w:rsidRPr="006D5829" w14:paraId="49E255F0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0E9080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Hospital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CA59AF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F90F4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C8963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3790F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0935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244FD7B3" w14:textId="77777777" w:rsidTr="000D0C6B">
        <w:trPr>
          <w:trHeight w:val="315"/>
        </w:trPr>
        <w:tc>
          <w:tcPr>
            <w:tcW w:w="4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07BB79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Hospital census region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AFB7E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2F9D9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BDA74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777E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6CD3CF6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12AE6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B90D4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Northeast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3FBD5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1,20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3500E0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.5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135C37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7,86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699295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2.28</w:t>
            </w:r>
          </w:p>
        </w:tc>
      </w:tr>
      <w:tr w:rsidR="00733C0D" w:rsidRPr="006D5829" w14:paraId="30E141A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8E31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BB9049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South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B9B388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,02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CD5791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0.9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4949CC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0,81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4FB50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8.69</w:t>
            </w:r>
          </w:p>
        </w:tc>
      </w:tr>
      <w:tr w:rsidR="00733C0D" w:rsidRPr="006D5829" w14:paraId="4042776D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A0C22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44BF6F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Midwest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E70F5C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,99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9238E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.0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9CB1D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2,86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85F04A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2.60</w:t>
            </w:r>
          </w:p>
        </w:tc>
      </w:tr>
      <w:tr w:rsidR="00733C0D" w:rsidRPr="006D5829" w14:paraId="4CFE003C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0EC54A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577A1FF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West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8E70A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0,3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83A4C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2.49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5573C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,888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246B0E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6.43</w:t>
            </w:r>
          </w:p>
        </w:tc>
      </w:tr>
      <w:tr w:rsidR="00733C0D" w:rsidRPr="006D5829" w14:paraId="08E95637" w14:textId="77777777" w:rsidTr="000D0C6B">
        <w:trPr>
          <w:trHeight w:val="315"/>
        </w:trPr>
        <w:tc>
          <w:tcPr>
            <w:tcW w:w="5900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5BE7F8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Hospital size, number of bed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DEFDB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B75F0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C515F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6338CDA5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D448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5A28D5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-199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DD6C1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1,15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8879C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5.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B5D0A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9,994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12FB2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.50</w:t>
            </w:r>
          </w:p>
        </w:tc>
      </w:tr>
      <w:tr w:rsidR="00733C0D" w:rsidRPr="006D5829" w14:paraId="2317DC2B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3616A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0954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0-299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3AD77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7,39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669164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1.0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8842A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0,26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7329C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0.81</w:t>
            </w:r>
          </w:p>
        </w:tc>
      </w:tr>
      <w:tr w:rsidR="00733C0D" w:rsidRPr="006D5829" w14:paraId="142E999F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661BBC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42EB64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00-499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74D2AF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4,83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67695E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0.0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E60C98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3,981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21F41D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0.24</w:t>
            </w:r>
          </w:p>
        </w:tc>
      </w:tr>
      <w:tr w:rsidR="00733C0D" w:rsidRPr="006D5829" w14:paraId="2973D06B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AC8368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DE11470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≥ 500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D9F16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,15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A0E67F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.20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5B7320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1,191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006A1A3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1.45</w:t>
            </w:r>
          </w:p>
        </w:tc>
      </w:tr>
      <w:tr w:rsidR="00733C0D" w:rsidRPr="006D5829" w14:paraId="0D5BB0DD" w14:textId="77777777" w:rsidTr="000D0C6B">
        <w:trPr>
          <w:trHeight w:val="315"/>
        </w:trPr>
        <w:tc>
          <w:tcPr>
            <w:tcW w:w="4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0F696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Procedures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C11D2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54B15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3D01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F2BD7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012B66C4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9CC2F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F02571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Hemodialysis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8D9443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7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1B5FA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8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3169C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,331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5B4B90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.29</w:t>
            </w:r>
          </w:p>
        </w:tc>
      </w:tr>
      <w:tr w:rsidR="00733C0D" w:rsidRPr="006D5829" w14:paraId="1DE8994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120E2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B684D4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Mechanical ventilation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128C1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8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95F8D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59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794FA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57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BF1FFA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0.38</w:t>
            </w:r>
          </w:p>
        </w:tc>
      </w:tr>
      <w:tr w:rsidR="00733C0D" w:rsidRPr="006D5829" w14:paraId="50EE6D63" w14:textId="77777777" w:rsidTr="000D0C6B">
        <w:trPr>
          <w:trHeight w:val="315"/>
        </w:trPr>
        <w:tc>
          <w:tcPr>
            <w:tcW w:w="4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4D382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Discharge quarter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70C1B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C5035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1EFE3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0B98B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6D5829" w14:paraId="24438FA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E73EB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5CC9F7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January-March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9BCF56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6,74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11E4C66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2.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65CDCE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6,782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952F4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2.17</w:t>
            </w:r>
          </w:p>
        </w:tc>
      </w:tr>
      <w:tr w:rsidR="00733C0D" w:rsidRPr="006D5829" w14:paraId="7CDE1479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EB0A3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F3557E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April-June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7238C2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,97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C3A12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4.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10A6D5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6,65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811C5C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5.21</w:t>
            </w:r>
          </w:p>
        </w:tc>
      </w:tr>
      <w:tr w:rsidR="00733C0D" w:rsidRPr="006D5829" w14:paraId="18DC2BC5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C45F57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8A7055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July-September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0046418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6,18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3809FE5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.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882F05A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,239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24B969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8.73</w:t>
            </w:r>
          </w:p>
        </w:tc>
      </w:tr>
      <w:tr w:rsidR="00733C0D" w:rsidRPr="006D5829" w14:paraId="03571153" w14:textId="77777777" w:rsidTr="000D0C6B">
        <w:trPr>
          <w:trHeight w:val="315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87D80B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77EFAB" w14:textId="77777777" w:rsidR="00733C0D" w:rsidRPr="006D582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October-December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B324C84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9,62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3AE0BD1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.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7081CAD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4,755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D410B3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6D5829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3.90</w:t>
            </w:r>
          </w:p>
        </w:tc>
      </w:tr>
      <w:tr w:rsidR="00733C0D" w:rsidRPr="006D5829" w14:paraId="0E816D14" w14:textId="77777777" w:rsidTr="000D0C6B">
        <w:trPr>
          <w:trHeight w:val="330"/>
        </w:trPr>
        <w:tc>
          <w:tcPr>
            <w:tcW w:w="118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vAlign w:val="bottom"/>
            <w:hideMark/>
          </w:tcPr>
          <w:p w14:paraId="3E404B4F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vAlign w:val="bottom"/>
            <w:hideMark/>
          </w:tcPr>
          <w:p w14:paraId="4395EB58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9725A0B" w14:textId="77777777" w:rsidR="00733C0D" w:rsidRPr="006D582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2F55859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94B2DF0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42E47B2" w14:textId="77777777" w:rsidR="00733C0D" w:rsidRPr="006D5829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164263F2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  <w:r w:rsidRPr="34BFA220">
        <w:rPr>
          <w:rFonts w:ascii="Calibri" w:hAnsi="Calibri" w:cs="Calibri"/>
          <w:color w:val="000000" w:themeColor="text1"/>
        </w:rPr>
        <w:t>Abbreviations: MCC, Major Complications/Comorbidities; CC, Complications/Comorbidities.</w:t>
      </w:r>
    </w:p>
    <w:p w14:paraId="0C00FFED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1D66E5BD" w14:textId="77777777" w:rsidR="00733C0D" w:rsidRDefault="00733C0D" w:rsidP="00733C0D">
      <w:pPr>
        <w:spacing w:line="480" w:lineRule="auto"/>
      </w:pPr>
    </w:p>
    <w:p w14:paraId="0F8857CF" w14:textId="77777777" w:rsidR="00733C0D" w:rsidRDefault="00733C0D" w:rsidP="00733C0D">
      <w:pPr>
        <w:spacing w:line="480" w:lineRule="auto"/>
      </w:pPr>
    </w:p>
    <w:p w14:paraId="7C9D52FF" w14:textId="77777777" w:rsidR="00733C0D" w:rsidRDefault="00733C0D" w:rsidP="00733C0D">
      <w:pPr>
        <w:spacing w:line="480" w:lineRule="auto"/>
      </w:pPr>
    </w:p>
    <w:p w14:paraId="3A8606AF" w14:textId="77777777" w:rsidR="00733C0D" w:rsidRDefault="00733C0D" w:rsidP="00733C0D">
      <w:pPr>
        <w:spacing w:line="480" w:lineRule="auto"/>
      </w:pPr>
    </w:p>
    <w:p w14:paraId="60DE9889" w14:textId="77777777" w:rsidR="00733C0D" w:rsidRDefault="00733C0D" w:rsidP="00733C0D">
      <w:pPr>
        <w:spacing w:line="480" w:lineRule="auto"/>
      </w:pPr>
      <w:r>
        <w:lastRenderedPageBreak/>
        <w:t xml:space="preserve">Figure S3a. Prediction </w:t>
      </w:r>
      <w:proofErr w:type="spellStart"/>
      <w:r>
        <w:t>model</w:t>
      </w:r>
      <w:r w:rsidRPr="00DE5AD6">
        <w:rPr>
          <w:vertAlign w:val="superscript"/>
        </w:rPr>
        <w:t>a</w:t>
      </w:r>
      <w:proofErr w:type="spellEnd"/>
      <w:r>
        <w:t xml:space="preserve"> of inpatient length of therapy in adults hospitalized for community-acquired pneumonia by year and length of stay, PINC AI Database, 2013-2020. </w:t>
      </w:r>
    </w:p>
    <w:p w14:paraId="568EA2F9" w14:textId="77777777" w:rsidR="00733C0D" w:rsidRDefault="00733C0D" w:rsidP="00733C0D">
      <w:pPr>
        <w:spacing w:line="480" w:lineRule="auto"/>
      </w:pPr>
      <w:bookmarkStart w:id="0" w:name="IDX"/>
      <w:bookmarkEnd w:id="0"/>
      <w:r>
        <w:rPr>
          <w:noProof/>
          <w:sz w:val="24"/>
          <w:szCs w:val="24"/>
        </w:rPr>
        <w:drawing>
          <wp:inline distT="0" distB="0" distL="0" distR="0" wp14:anchorId="2B52E7A9" wp14:editId="268E0414">
            <wp:extent cx="6096000" cy="6096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000" cy="609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0F172E" w14:textId="77777777" w:rsidR="00733C0D" w:rsidRPr="002A35E3" w:rsidRDefault="00733C0D" w:rsidP="00733C0D">
      <w:pPr>
        <w:spacing w:line="480" w:lineRule="auto"/>
        <w:rPr>
          <w:highlight w:val="yellow"/>
          <w:shd w:val="clear" w:color="auto" w:fill="FFFFFF"/>
        </w:rPr>
      </w:pPr>
      <w:r>
        <w:t xml:space="preserve"> </w:t>
      </w:r>
      <w:r>
        <w:fldChar w:fldCharType="begin">
          <w:fldData xml:space="preserve">PEVuZE5vdGU+PENpdGU+PEF1dGhvcj5ZaTwvQXV0aG9yPjxZZWFyPjIwMTg8L1llYXI+PFJlY051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ZaTwvQXV0aG9yPjxZZWFyPjIwMTg8L1llYXI+PFJlY051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]</w:t>
      </w:r>
      <w:r>
        <w:fldChar w:fldCharType="end"/>
      </w:r>
    </w:p>
    <w:p w14:paraId="12F908B2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  <w:r w:rsidRPr="6787D434">
        <w:rPr>
          <w:rFonts w:ascii="Calibri" w:hAnsi="Calibri" w:cs="Calibri"/>
          <w:color w:val="000000" w:themeColor="text1"/>
          <w:vertAlign w:val="superscript"/>
        </w:rPr>
        <w:t xml:space="preserve">a </w:t>
      </w:r>
      <w:proofErr w:type="spellStart"/>
      <w:r w:rsidRPr="6787D434">
        <w:rPr>
          <w:rFonts w:ascii="Calibri" w:hAnsi="Calibri" w:cs="Calibri"/>
          <w:color w:val="000000" w:themeColor="text1"/>
        </w:rPr>
        <w:t>A</w:t>
      </w:r>
      <w:proofErr w:type="spellEnd"/>
      <w:r w:rsidRPr="6787D434">
        <w:rPr>
          <w:rFonts w:ascii="Calibri" w:hAnsi="Calibri" w:cs="Calibri"/>
          <w:color w:val="000000" w:themeColor="text1"/>
        </w:rPr>
        <w:t xml:space="preserve"> linear regression model with total inpatient length of therapy (LOT) as a continuous outcome was fitted to estimate inpatient LOT for each value of length of stay (LOS). The LOS variables were included </w:t>
      </w:r>
      <w:r w:rsidRPr="6787D434">
        <w:rPr>
          <w:rFonts w:ascii="Calibri" w:hAnsi="Calibri" w:cs="Calibri"/>
          <w:color w:val="000000" w:themeColor="text1"/>
        </w:rPr>
        <w:lastRenderedPageBreak/>
        <w:t>in the model as 8 dummy variables to indicate each LOS category (3 days, 4 days, … 10 days) with a 2-day stay as a referent category.  Overall, 16 models were fitted for each age group and year. The model fit was assessed using R-square, which ranged between 0.69 and 0.80.</w:t>
      </w:r>
    </w:p>
    <w:p w14:paraId="76CF44FD" w14:textId="77777777" w:rsidR="00733C0D" w:rsidRDefault="00733C0D" w:rsidP="00733C0D">
      <w:pPr>
        <w:spacing w:line="480" w:lineRule="auto"/>
      </w:pPr>
    </w:p>
    <w:p w14:paraId="0896A42F" w14:textId="77777777" w:rsidR="00733C0D" w:rsidRDefault="00733C0D" w:rsidP="00733C0D">
      <w:pPr>
        <w:spacing w:line="480" w:lineRule="auto"/>
      </w:pPr>
      <w:r>
        <w:t>Table S3.</w:t>
      </w:r>
      <w:r w:rsidRPr="005C1E05">
        <w:t xml:space="preserve"> </w:t>
      </w:r>
      <w:r>
        <w:t xml:space="preserve">Prediction model estimates of inpatient length of therapy in adults hospitalized for community-acquired pneumonia by year and length of stay, PINC AI Database, 2013-2020. </w:t>
      </w:r>
    </w:p>
    <w:tbl>
      <w:tblPr>
        <w:tblW w:w="8400" w:type="dxa"/>
        <w:tblLook w:val="04A0" w:firstRow="1" w:lastRow="0" w:firstColumn="1" w:lastColumn="0" w:noHBand="0" w:noVBand="1"/>
      </w:tblPr>
      <w:tblGrid>
        <w:gridCol w:w="1400"/>
        <w:gridCol w:w="1400"/>
        <w:gridCol w:w="1400"/>
        <w:gridCol w:w="1236"/>
        <w:gridCol w:w="1564"/>
        <w:gridCol w:w="1400"/>
      </w:tblGrid>
      <w:tr w:rsidR="00733C0D" w:rsidRPr="00366248" w14:paraId="15A1D597" w14:textId="77777777" w:rsidTr="000D0C6B">
        <w:trPr>
          <w:trHeight w:val="876"/>
        </w:trPr>
        <w:tc>
          <w:tcPr>
            <w:tcW w:w="14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162565B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bookmarkStart w:id="1" w:name="RANGE!A2:F146"/>
            <w:r w:rsidRPr="00366248">
              <w:rPr>
                <w:rFonts w:ascii="Calibri" w:eastAsia="Times New Roman" w:hAnsi="Calibri" w:cs="Calibri"/>
                <w:color w:val="000000"/>
              </w:rPr>
              <w:t>year</w:t>
            </w:r>
            <w:bookmarkEnd w:id="1"/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33BC9BC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Cohort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5B15A9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Estimated length of therapy</w:t>
            </w:r>
          </w:p>
        </w:tc>
        <w:tc>
          <w:tcPr>
            <w:tcW w:w="2800" w:type="dxa"/>
            <w:gridSpan w:val="2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5FED344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5% Confidence Interval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29FACD4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Length of Stay</w:t>
            </w:r>
          </w:p>
        </w:tc>
      </w:tr>
      <w:tr w:rsidR="00733C0D" w:rsidRPr="00366248" w14:paraId="6CE15763" w14:textId="77777777" w:rsidTr="000D0C6B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BCF8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624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5735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6D53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FF6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879B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7388890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253D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862D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6B6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58A2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20E8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41D6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119F1BD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E9E0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03D9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7B0A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0FEF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20CB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EB12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23FC5F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C6F9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27F5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C64B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0326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A20D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A8AE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6ABB30F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A6CD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E8BA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A40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E3FC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1F86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3875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0F14A03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1C42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ED8E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3A30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23B9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4762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4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5AAC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7A703B3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3C36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C740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C051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1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B0C7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AF9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1C14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F583A7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CF2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1015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CDE8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0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301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FB14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2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114D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6324737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8BFD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3E99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4AA2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.0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AC6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9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59AE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.2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52FB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52DA8D4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EA35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C941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60F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6D46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0144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6572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643A6CB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B688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438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B848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71E2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3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BCCF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274E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2F452D4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ABE2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D545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9E26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3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F5DD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3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0B5F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6D9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8799E7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7530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87FD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D4E9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0D5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2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93F7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579A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1AF672D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1130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488B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D36F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23F7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1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096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8A03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6A038C9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038F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5F83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FBDA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AA20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C18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8856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4F60548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4C56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6171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0FEA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5841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8334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FFF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7CACB6D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824D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A763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1C1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302C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E927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6AB7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5001EF0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F594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E14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C0F6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4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952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3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1852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6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E2BC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4B79D9B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C681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308B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10DF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2C31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C9F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A6F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28D0983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35EF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DDBE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080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EFF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C1D6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120B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6F58864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703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6EB3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957E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EB72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5126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0054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6C6E34C9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374A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F336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42FF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0008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011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5EFD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2620D7F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BF9A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4840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177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723A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F803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5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6301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4181174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52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EAA1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F687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703E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DA5F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5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5921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16E63EA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7B44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AB57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09B9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E491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1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6278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4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61A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0E2F1F8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F168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F8B1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8A41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CB86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C7AA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0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1E8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0727CF59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228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EA6D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E52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8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B72A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6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9FD7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.0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E33D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41D6CD6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A2FB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4998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1BB8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502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031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8880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786858C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3D5D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lastRenderedPageBreak/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F93F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D268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E0A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3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3B3B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85F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77F57A7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2E61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10C4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1653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51C9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3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6A15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9B58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1CC86F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82E8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EB2D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0816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04FF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2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758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1516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3897F315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3054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5FA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CAB1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8E7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1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311E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73A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21B47A3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2F5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5033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A8E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8D4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929A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F900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31210FB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2440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7F65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2E5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6AB3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3E38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9DD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DEEDD09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581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5B7A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458C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E26C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2766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827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7B2D94A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2841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3A22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0ACF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3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8C17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1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3F45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4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60D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78155F0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E09B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6988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73D7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4C8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9F33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5471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3738F89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C4EC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5A5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F11E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E914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819D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4777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473F67B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4735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9D84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BD9F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AF7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C72E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1A9E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5CA80D6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ADA2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01F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BEA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780B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190B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AC5E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045EC2C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82A3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B0C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3E8D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757D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0C81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5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9DC8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2D6422F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3E1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E955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9CC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F342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1201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4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94E0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5661829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D1F5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8116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F99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66AD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DD6A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FC97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511F488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B03C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D33A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43ED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C044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D759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4A1C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7CD811F9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E38D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742C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8DE3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8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111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7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5834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.0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A2D4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3F2C47A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6701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745A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6DD1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CD6F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03F4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8C72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2D8BA27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6C05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EAE0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791F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6C25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B2E4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AE7C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0380EEF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4F7A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E0A5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FCA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643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3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8310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DD49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BCF8DE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CFC6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165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4E02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8C66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170F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8332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1BE7CA99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3A0E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F6F9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DE5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AD46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50D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1A87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40B9CAD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175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1251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1F0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AE9D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9EAF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719E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705B90B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B4F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2328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A437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BB3F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4660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A73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B91B535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E09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3397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FC6A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87E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F5CB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505F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60DC131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971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ED38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5D16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7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E99A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5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9A1F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8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6613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307C8B1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5DF6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76DA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631E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43D8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7E7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5A94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61F6A7B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0FC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AF24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D809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AB87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342B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4052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749786E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360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E91D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DDF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74C2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0C60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93F2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EB9030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EB19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0DDA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5299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A37D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EC3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C703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480B8F9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7289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45E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17E3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B82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9DA1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162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183F93A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666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1DC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B93D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3878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4348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4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F954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3742013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017A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4A8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5BD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1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5FF9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690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C9F2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12719A4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6873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DD45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0B5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5DA3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1F58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1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6268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1C21DB7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98D2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A1EA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72A6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5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EE8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3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C33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7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84A9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55BC81A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C696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5393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1AD4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2628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5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9A82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EB3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7FE04E64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6CF3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7576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FF02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6EF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4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ADEE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68C4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5AD1333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C40E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37B7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48D5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F789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3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B40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0D1E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0831A1A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72DC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393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3812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28A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2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821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48C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3BEABE0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AB4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ECFA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14C7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ED19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1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C34F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06F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02D6971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9BDA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B41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C87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6FD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9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66E6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5994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3F64390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BDD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16C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A264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6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8FA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4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3C0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BB96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4B17CFF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C732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A35B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BC78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2AEA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4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24AD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E6A7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081D228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31EE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5B01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1BF2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2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FB9C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0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C30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3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41B0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5D6A1B51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23FD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776F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CB2F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B36A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D6F7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A72F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4D4CA37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D03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lastRenderedPageBreak/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F778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90E7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CF3D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2C48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ADC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1465794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866A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6B44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476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65F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EE67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C110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78FDA6D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9924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E45B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5BB6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409A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45B2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AAB6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7F56F131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76B7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8AF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196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5091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B4C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65F6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128C9D1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FF1E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F92D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21CB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9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4C98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8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46F0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331D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7437247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4335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3116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C8F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FDEE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8235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049A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31A251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01FB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617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0A54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F16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A6AA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A638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4EB8A81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A96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91AF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D02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9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A07C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7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9CE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.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4756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54971DE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552A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F768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3E26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25C5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C7EC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8224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0E4B868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2541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20E1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45B1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FC3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3A8E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4068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1B8F8BC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554F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A6D9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B011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69C6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B510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0F83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5D6EE3C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15E6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06A5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C776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790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6BA2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FEFC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5225F38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7F7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BBB7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DB5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576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C5D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CA44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70CCA15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734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CBC8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8FD9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5DB2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9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4673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935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572062B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7331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EFBB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AEAD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08B7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2CE4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19F7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27A7C0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CEE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5DFB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33B2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032D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3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A168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EFF0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707C7434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59D4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0244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CB66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6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260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4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2976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8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775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74745A94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2F2E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DD6F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D6F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2551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61B8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C012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613DC9C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C8D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C6E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96E2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2609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F9B8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F65B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7AD7BFF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2251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C8B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2A4E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DB64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73CC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47CE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52C2153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C6D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165F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19C6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B10C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CD4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309F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0D458C5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63B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FDAF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0347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8661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112B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BD4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6C9FF75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4970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2C9B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0AFE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A6A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590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4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FFA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7F5B3515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0DBF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342E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B69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C9A4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8482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5B5C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451CE28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063C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F08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555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A13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3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E17D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68BC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5E49580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B265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B48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C0EC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4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00D4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1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9CA5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6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5116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4AC806C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427C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66EC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D92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F5EE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794D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4B67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6DD9E68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A136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75F5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0548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6CDE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E64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FA64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78594B4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A30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6236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9B9B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15B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BF9E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EE66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0026ED4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A423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B9E1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C84D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1E81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204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03BE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4C4C447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986E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8F1B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C9D6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FD95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2367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0A59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1E448C0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BDAE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CC6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072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2F2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DA56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FCC1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707B437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DD3C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3035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4E0D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2CB9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6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07E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4631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3FEAC95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76C8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BDB5A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AD0C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4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4E4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F56B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EF71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1F025E45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ABC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BD7D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2CF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119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6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880E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52C5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33D6925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7490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A0BE2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68B4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9389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DF6E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64FF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05A50D4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9FF9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C6E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DA35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F44B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D49E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7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9CA5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7C789F9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3F2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367C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339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593F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9DEE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8B65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51E3AD5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053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008A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8EB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8B89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F0B3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6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F29C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2290AC8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D8C7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385D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2F25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780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2999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5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BDE6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72406F9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781F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1F98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DD81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747A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51AC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10BD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5428A40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624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6F0D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304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0773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9C41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42A5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101EDFB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A176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C43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0F8A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FD88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FC1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9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205A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0BDD826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9040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B81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20B6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7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EEA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5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EF85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9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94D7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292FC09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FAD4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6BE0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3FDF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298C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C4FB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B845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7685E3F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237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lastRenderedPageBreak/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B525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26E2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7CD5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E5FC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F37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3D97E31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679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55F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3AD9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EFD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917D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3B1C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175D43F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0452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8869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FF78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85B2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925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921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5ECE223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4E72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53C4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7548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90D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C559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D2E1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01A937A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2729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3CF7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A1D2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1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D721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1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E4E5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3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0611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5FFCF7D4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9A18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261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D286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4E95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87F3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BEF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6F82EBE7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C6CE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2E6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2515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7A4D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4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A58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813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469E5B95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DD5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896D9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AB7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3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0F91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18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09D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5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FF59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33FDA5A1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C2AE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706E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D3F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CAB95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1D3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18A2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4648105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7D27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1722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4022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270E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2EBC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7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BBCD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6A6DC3E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E49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B7327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D8F4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CCF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4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DE2F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34D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771CCDD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2131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675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256BC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628A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1D3D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7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9158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3B303F3C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08D9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58CFD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E8E4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988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1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A5A2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23B0D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4D46999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6AEA6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6E59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3F5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185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93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3A7B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A0E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2BF14328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F75D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7E111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2129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7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9E7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55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B68F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9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66E4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05CF9E73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A133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F51CF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25A9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943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3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7E18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7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34F22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6439581B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E661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03330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8-64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88B4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1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52B7D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259D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4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E4C1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  <w:tr w:rsidR="00733C0D" w:rsidRPr="00366248" w14:paraId="3A9EE114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5FEE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0E58C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2E87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D682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DC0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.7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0104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733C0D" w:rsidRPr="00366248" w14:paraId="0D18766F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D820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1FE23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F7C87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90B9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EF481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.6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6BF5F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733C0D" w:rsidRPr="00366248" w14:paraId="0BD2F22E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42868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F24CE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3B29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7878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52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07E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.6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71C3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733C0D" w:rsidRPr="00366248" w14:paraId="0EE6B3E6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19405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85E54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7A68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4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CD6D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39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C0194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.5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55910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733C0D" w:rsidRPr="00366248" w14:paraId="11C574EA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0466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A0B68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43F6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3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1ACE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2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33398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.47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3D0A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733C0D" w:rsidRPr="00366248" w14:paraId="4DD1F540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2E509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974A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D9B43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1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A3CB2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0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74CF6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2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03A1C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733C0D" w:rsidRPr="00366248" w14:paraId="0EA01A7D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A711E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4FB6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BB5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6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85B6A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50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C4A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7.8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11283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</w:tr>
      <w:tr w:rsidR="00733C0D" w:rsidRPr="00366248" w14:paraId="27F540B2" w14:textId="77777777" w:rsidTr="000D0C6B">
        <w:trPr>
          <w:trHeight w:val="288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4DA4B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4185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4FB9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2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46630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06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1348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4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9DB77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</w:tr>
      <w:tr w:rsidR="00733C0D" w:rsidRPr="00366248" w14:paraId="173CE69D" w14:textId="77777777" w:rsidTr="000D0C6B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BFBCB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B6857B" w14:textId="77777777" w:rsidR="00733C0D" w:rsidRPr="00366248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≥65 years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B757B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81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46D98F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8.59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150FAE" w14:textId="77777777" w:rsidR="00733C0D" w:rsidRPr="00366248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9.03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739B1" w14:textId="77777777" w:rsidR="00733C0D" w:rsidRPr="00366248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66248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</w:tr>
    </w:tbl>
    <w:p w14:paraId="1667C810" w14:textId="77777777" w:rsidR="00733C0D" w:rsidRDefault="00733C0D" w:rsidP="00733C0D">
      <w:pPr>
        <w:spacing w:line="480" w:lineRule="auto"/>
      </w:pPr>
    </w:p>
    <w:p w14:paraId="2672DC0A" w14:textId="77777777" w:rsidR="00733C0D" w:rsidRDefault="00733C0D" w:rsidP="00733C0D">
      <w:pPr>
        <w:spacing w:line="480" w:lineRule="auto"/>
      </w:pPr>
    </w:p>
    <w:p w14:paraId="44401F0A" w14:textId="77777777" w:rsidR="00733C0D" w:rsidRDefault="00733C0D" w:rsidP="00733C0D">
      <w:pPr>
        <w:spacing w:line="480" w:lineRule="auto"/>
      </w:pPr>
    </w:p>
    <w:p w14:paraId="21504267" w14:textId="77777777" w:rsidR="00733C0D" w:rsidRDefault="00733C0D" w:rsidP="00733C0D">
      <w:pPr>
        <w:spacing w:line="480" w:lineRule="auto"/>
      </w:pPr>
    </w:p>
    <w:p w14:paraId="4C479FCA" w14:textId="77777777" w:rsidR="00733C0D" w:rsidRDefault="00733C0D" w:rsidP="00733C0D">
      <w:pPr>
        <w:spacing w:line="480" w:lineRule="auto"/>
      </w:pPr>
    </w:p>
    <w:p w14:paraId="4551BDE1" w14:textId="77777777" w:rsidR="00733C0D" w:rsidRDefault="00733C0D" w:rsidP="00733C0D">
      <w:pPr>
        <w:spacing w:line="480" w:lineRule="auto"/>
      </w:pPr>
    </w:p>
    <w:p w14:paraId="2E8C02F4" w14:textId="77777777" w:rsidR="00733C0D" w:rsidRDefault="00733C0D" w:rsidP="00733C0D">
      <w:pPr>
        <w:spacing w:line="480" w:lineRule="auto"/>
      </w:pPr>
    </w:p>
    <w:p w14:paraId="1F703763" w14:textId="6BEE42F8" w:rsidR="00733C0D" w:rsidRDefault="00733C0D" w:rsidP="00733C0D">
      <w:pPr>
        <w:spacing w:line="480" w:lineRule="auto"/>
      </w:pPr>
      <w:r>
        <w:lastRenderedPageBreak/>
        <w:t>Table S4.  Distribution of length of antibiotic therapy among adults hospitalized with uncomplicated community-acquired pneumonia, 2013-2020</w:t>
      </w:r>
    </w:p>
    <w:p w14:paraId="2F099CF2" w14:textId="77777777" w:rsidR="00733C0D" w:rsidRDefault="00733C0D" w:rsidP="00733C0D">
      <w:pPr>
        <w:spacing w:line="480" w:lineRule="auto"/>
      </w:pPr>
      <w:r>
        <w:t>18-64 years, MarketScan</w:t>
      </w:r>
    </w:p>
    <w:tbl>
      <w:tblPr>
        <w:tblW w:w="9700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960"/>
        <w:gridCol w:w="2020"/>
        <w:gridCol w:w="960"/>
        <w:gridCol w:w="960"/>
        <w:gridCol w:w="960"/>
        <w:gridCol w:w="960"/>
        <w:gridCol w:w="960"/>
        <w:gridCol w:w="960"/>
        <w:gridCol w:w="960"/>
      </w:tblGrid>
      <w:tr w:rsidR="00733C0D" w:rsidRPr="00975189" w14:paraId="2CF09132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ED6AA6F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C5538D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Ye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C728C1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175FF9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6DC040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Q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9339C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Me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1CCB8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Medi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B8EF6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Q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C4475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Max</w:t>
            </w:r>
          </w:p>
        </w:tc>
      </w:tr>
      <w:tr w:rsidR="00733C0D" w:rsidRPr="00975189" w14:paraId="14746C75" w14:textId="77777777" w:rsidTr="000D0C6B">
        <w:trPr>
          <w:trHeight w:val="300"/>
        </w:trPr>
        <w:tc>
          <w:tcPr>
            <w:tcW w:w="298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FEE96E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Inpatient 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4DF8A2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7FFE6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30D201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F533B9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CE255D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7C1C80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5E51C9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975189" w14:paraId="75577EC2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716F36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C458F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96AAB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8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2103C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9AD17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61C85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4EDDA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9B71F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70FAE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0.1</w:t>
            </w:r>
          </w:p>
        </w:tc>
      </w:tr>
      <w:tr w:rsidR="00733C0D" w:rsidRPr="00975189" w14:paraId="044BD2A5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A6D3C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18857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C4005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4DDDC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40E7E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0DDBB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B1ED6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EDECB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F60A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</w:tr>
      <w:tr w:rsidR="00733C0D" w:rsidRPr="00975189" w14:paraId="2D06FC61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CAD9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FCC67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575F4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F3DF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2A4EC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1C2A4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8E389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1EA49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9C3E1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</w:tr>
      <w:tr w:rsidR="00733C0D" w:rsidRPr="00975189" w14:paraId="5CFDF139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0CF10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87609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90C8B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,9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71B9E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F64A0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82F0B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58A3B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8CC50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6E429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</w:tr>
      <w:tr w:rsidR="00733C0D" w:rsidRPr="00975189" w14:paraId="3C5982AF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C0B7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F0ECC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B8ADF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F6B99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39CB8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423B2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E3649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95C0A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0CA66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</w:tr>
      <w:tr w:rsidR="00733C0D" w:rsidRPr="00975189" w14:paraId="75CF30AD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F73A6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878E0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6086D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22FB2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0A788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BE15E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5B105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8FAAA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91E37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</w:tr>
      <w:tr w:rsidR="00733C0D" w:rsidRPr="00975189" w14:paraId="564F3CE7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B59C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FF132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8EE1C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,8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77D5D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52CD4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99FD8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9FEAA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F8DA0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D06F6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</w:tr>
      <w:tr w:rsidR="00733C0D" w:rsidRPr="00975189" w14:paraId="6CD3B7FB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E04C6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DECC4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4F8B9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,8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AC25B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E2F6D9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8C15B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52A01D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79598A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0F238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</w:tr>
      <w:tr w:rsidR="00733C0D" w:rsidRPr="00975189" w14:paraId="13E979A3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45F76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431989D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DB8A99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5,0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4E9E3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18325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251153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BA6D8D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DA448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83589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0.1</w:t>
            </w:r>
          </w:p>
        </w:tc>
      </w:tr>
      <w:tr w:rsidR="00733C0D" w:rsidRPr="00975189" w14:paraId="6E897D21" w14:textId="77777777" w:rsidTr="000D0C6B">
        <w:trPr>
          <w:trHeight w:val="300"/>
        </w:trPr>
        <w:tc>
          <w:tcPr>
            <w:tcW w:w="298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EC1636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Post-discharge </w:t>
            </w:r>
            <w:r w:rsidRPr="00975189">
              <w:rPr>
                <w:rFonts w:ascii="Calibri" w:eastAsia="Times New Roman" w:hAnsi="Calibri" w:cs="Calibri"/>
                <w:color w:val="000000"/>
              </w:rPr>
              <w:t>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1D1811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312727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B8015A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1888AC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402A6A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A80F22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59511D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975189" w14:paraId="0317E57B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9252A6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9874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480BA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8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F4FE5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CDE0E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3A495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CBB1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2407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AEF5C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035E3446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CB61D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75843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5E46A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C8C37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FE92E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775E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51DBC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6A47F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58090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618975C6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080AC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92CB6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9267C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A498C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5254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F4676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303E0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C94BD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6E7BA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10C4F2FE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78262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5CEF0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4B9EC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,9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186A4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B2020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4B76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C199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6DD04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DB1BC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6047155D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AAA40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62C13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BF2D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BFE5F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E70A7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89D5E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E06BE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98DE2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F589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008B1C42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0B6F9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C4054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0AB14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3FFE1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0441A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586AF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BFC1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D1E17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C311B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0E681F6B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C7B8B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06FD4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08C3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,8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7F6BD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85BB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C2473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326EA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CCEC6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68B3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6AA04F2A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89FC3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9D107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F8C5F5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,8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73297D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F73FD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59BC5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F9AC17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EFC37F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CFABFE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12C6700B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09E71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DF2EEE3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C367A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5,0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26BA4A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6980BE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0DA57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90919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52DB71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5D54BB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975189" w14:paraId="37919781" w14:textId="77777777" w:rsidTr="000D0C6B">
        <w:trPr>
          <w:trHeight w:val="300"/>
        </w:trPr>
        <w:tc>
          <w:tcPr>
            <w:tcW w:w="298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C51143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Total 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342B2D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95682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8880E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F837DC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83C44C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0E6383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0C7281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975189" w14:paraId="183B4C5E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6E0521" w14:textId="77777777" w:rsidR="00733C0D" w:rsidRPr="00975189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C7B7F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E8D3D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8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14EFB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3E6C2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C7A7B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7A4DB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03E90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0E937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7.1</w:t>
            </w:r>
          </w:p>
        </w:tc>
      </w:tr>
      <w:tr w:rsidR="00733C0D" w:rsidRPr="00975189" w14:paraId="16FA598F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ED5E5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49A95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F2581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2AD40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160B8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5303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D725E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D55DF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39BB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7.0</w:t>
            </w:r>
          </w:p>
        </w:tc>
      </w:tr>
      <w:tr w:rsidR="00733C0D" w:rsidRPr="00975189" w14:paraId="138A785F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4A89C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93A3E7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03B93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E6880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FDE60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ED18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68A48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7C6DE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917D8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6.1</w:t>
            </w:r>
          </w:p>
        </w:tc>
      </w:tr>
      <w:tr w:rsidR="00733C0D" w:rsidRPr="00975189" w14:paraId="163CBE11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388870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D705C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696D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5,9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D66CC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172B7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EB37A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C360E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875B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78255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6.9</w:t>
            </w:r>
          </w:p>
        </w:tc>
      </w:tr>
      <w:tr w:rsidR="00733C0D" w:rsidRPr="00975189" w14:paraId="6C916AC9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545D0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81C0F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595E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E3CF1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DD82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AA9F7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B5959D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39970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62DBA6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6.7</w:t>
            </w:r>
          </w:p>
        </w:tc>
      </w:tr>
      <w:tr w:rsidR="00733C0D" w:rsidRPr="00975189" w14:paraId="070C6B92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BA880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0204E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831C3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,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DF0F7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61817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B01995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D225D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1C81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65521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4.3</w:t>
            </w:r>
          </w:p>
        </w:tc>
      </w:tr>
      <w:tr w:rsidR="00733C0D" w:rsidRPr="00975189" w14:paraId="70BA4272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780A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5E69FF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15166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,8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887AA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496B7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AD4F02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BCED3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E47F8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DABF1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6.0</w:t>
            </w:r>
          </w:p>
        </w:tc>
      </w:tr>
      <w:tr w:rsidR="00733C0D" w:rsidRPr="00975189" w14:paraId="49C087BD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94000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D20D0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14B4C8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,8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C4396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DAF42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4D4ED1C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799117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8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3F778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D8DDC3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7.2</w:t>
            </w:r>
          </w:p>
        </w:tc>
      </w:tr>
      <w:tr w:rsidR="00733C0D" w:rsidRPr="00975189" w14:paraId="37110F07" w14:textId="77777777" w:rsidTr="000D0C6B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2427E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1C1612" w14:textId="77777777" w:rsidR="00733C0D" w:rsidRPr="00975189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8879744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45,0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4C2E6A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417F53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279A5E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85A025B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1940C9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11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D75628" w14:textId="77777777" w:rsidR="00733C0D" w:rsidRPr="00975189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75189">
              <w:rPr>
                <w:rFonts w:ascii="Calibri" w:eastAsia="Times New Roman" w:hAnsi="Calibri" w:cs="Calibri"/>
                <w:color w:val="000000"/>
              </w:rPr>
              <w:t>37.2</w:t>
            </w:r>
          </w:p>
        </w:tc>
      </w:tr>
    </w:tbl>
    <w:p w14:paraId="247A58DC" w14:textId="77777777" w:rsidR="00733C0D" w:rsidRDefault="00733C0D" w:rsidP="00733C0D">
      <w:pPr>
        <w:spacing w:line="480" w:lineRule="auto"/>
      </w:pPr>
    </w:p>
    <w:p w14:paraId="04AFB72F" w14:textId="77777777" w:rsidR="00733C0D" w:rsidRDefault="00733C0D" w:rsidP="00733C0D">
      <w:pPr>
        <w:spacing w:line="480" w:lineRule="auto"/>
      </w:pPr>
    </w:p>
    <w:p w14:paraId="64132F95" w14:textId="77777777" w:rsidR="00733C0D" w:rsidRDefault="00733C0D" w:rsidP="00733C0D">
      <w:pPr>
        <w:spacing w:line="480" w:lineRule="auto"/>
      </w:pPr>
    </w:p>
    <w:p w14:paraId="4F155918" w14:textId="77777777" w:rsidR="00733C0D" w:rsidRDefault="00733C0D" w:rsidP="00733C0D">
      <w:pPr>
        <w:spacing w:line="480" w:lineRule="auto"/>
      </w:pPr>
    </w:p>
    <w:p w14:paraId="0107D220" w14:textId="77777777" w:rsidR="00733C0D" w:rsidRDefault="00733C0D" w:rsidP="00733C0D">
      <w:pPr>
        <w:spacing w:line="480" w:lineRule="auto"/>
      </w:pPr>
      <w:r>
        <w:rPr>
          <w:rFonts w:cstheme="minorHAnsi"/>
        </w:rPr>
        <w:t>CMS, ≥</w:t>
      </w:r>
      <w:r>
        <w:t xml:space="preserve"> 65 years</w:t>
      </w:r>
    </w:p>
    <w:tbl>
      <w:tblPr>
        <w:tblW w:w="10360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1720"/>
        <w:gridCol w:w="1920"/>
        <w:gridCol w:w="960"/>
        <w:gridCol w:w="960"/>
        <w:gridCol w:w="960"/>
        <w:gridCol w:w="960"/>
        <w:gridCol w:w="960"/>
        <w:gridCol w:w="960"/>
        <w:gridCol w:w="960"/>
      </w:tblGrid>
      <w:tr w:rsidR="00733C0D" w:rsidRPr="003E043D" w14:paraId="6CC0816C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414D863" w14:textId="77777777" w:rsidR="00733C0D" w:rsidRPr="003E043D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EBE21B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Ye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F21117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2A89EA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DB805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Q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4D7D70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Me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76236B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Medi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D8C87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Q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90595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Max</w:t>
            </w:r>
          </w:p>
        </w:tc>
      </w:tr>
      <w:tr w:rsidR="00733C0D" w:rsidRPr="003E043D" w14:paraId="69A76DC6" w14:textId="77777777" w:rsidTr="000D0C6B">
        <w:trPr>
          <w:trHeight w:val="300"/>
        </w:trPr>
        <w:tc>
          <w:tcPr>
            <w:tcW w:w="364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320133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Inpatient 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64C9D6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FD51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BE654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3FA51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C3BF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554D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3977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3E043D" w14:paraId="41F634D6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2B3D5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DD087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9AE9F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3,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0D902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60EF1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C0BF3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74588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74173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A93D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5</w:t>
            </w:r>
          </w:p>
        </w:tc>
      </w:tr>
      <w:tr w:rsidR="00733C0D" w:rsidRPr="003E043D" w14:paraId="7DD470E0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55C32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2C2E4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F7E00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8,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9AFE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BEF30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7E753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647E4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C4CF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31995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</w:tr>
      <w:tr w:rsidR="00733C0D" w:rsidRPr="003E043D" w14:paraId="49E7AFC6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FB2C2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D9818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49E13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9,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1F36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F3193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1A732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C0466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5ACAB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ED53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</w:tr>
      <w:tr w:rsidR="00733C0D" w:rsidRPr="003E043D" w14:paraId="3C1B6EA3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4F094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230A0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43D12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3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BCC5A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F664E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89498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D6C3E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26DC3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DB460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</w:tr>
      <w:tr w:rsidR="00733C0D" w:rsidRPr="003E043D" w14:paraId="6C920D0E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703E1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0B51F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539D5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1,2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C7BFB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12904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366BA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CCE0C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D7F68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1A6B4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</w:tr>
      <w:tr w:rsidR="00733C0D" w:rsidRPr="003E043D" w14:paraId="77EF5311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0BCDD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E59A2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58E36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7,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19AB3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CAE01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0363D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1908C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7217C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0604B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</w:tr>
      <w:tr w:rsidR="00733C0D" w:rsidRPr="003E043D" w14:paraId="71108DC1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52B6A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36DC4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AE141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6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45B74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61C5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C9990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01A66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5A4C2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7987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</w:tr>
      <w:tr w:rsidR="00733C0D" w:rsidRPr="003E043D" w14:paraId="0587D3B3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1B095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43367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08E1CF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1,0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6FB365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60309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B352FA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271096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83A7E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6CD858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</w:tr>
      <w:tr w:rsidR="00733C0D" w:rsidRPr="003E043D" w14:paraId="6627478C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D13D1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42164A2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1E8D6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00,9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F24114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5B858C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C322DF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1A69F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6037F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50F08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</w:tr>
      <w:tr w:rsidR="00733C0D" w:rsidRPr="003E043D" w14:paraId="574CF3F1" w14:textId="77777777" w:rsidTr="000D0C6B">
        <w:trPr>
          <w:trHeight w:val="300"/>
        </w:trPr>
        <w:tc>
          <w:tcPr>
            <w:tcW w:w="364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0B907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Post-Discharge 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F6FBFD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DE67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EF16A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440F8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15982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7BA4C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6E3DF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3E043D" w14:paraId="280E4C76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37470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ABE52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81EED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3,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B39AD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4939C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A4CD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A22A1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34D23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70CA5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2BFDB393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9805D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24BAB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1B950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8,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31479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947D7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9D2F1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56E4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04BEF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1DBD8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51256B0E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DED0B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F9CCC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32C9E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9,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77D52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38B19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022D9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9C198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8C2CC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9FAFB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1AD8806B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88D4E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5D3D9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10E49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3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1E055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BFB2F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40CDA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1F1E9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E48DC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1FAA6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1B4274BF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3444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1FA64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3B7C2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1,2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726D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398F9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47A33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DA13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2F91B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F5797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1797F654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85900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F3A28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AE04A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7,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F57A0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57F01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A31C2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7C67B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A416B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07997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30887E30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D1A48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A252E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52F25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6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278A5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1D3F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5D675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52993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CCFC0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ED1D4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19EF5BA4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5DD22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54E0E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453F7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1,0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7A04C2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96A6D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D8C9B0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23D8C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3FE21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5D2901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3202E431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9B516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78EF0C6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1B7CEA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00,9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7F6D6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0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A93E92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7631DA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75963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A1184B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1C4EA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8.0</w:t>
            </w:r>
          </w:p>
        </w:tc>
      </w:tr>
      <w:tr w:rsidR="00733C0D" w:rsidRPr="003E043D" w14:paraId="5C48F556" w14:textId="77777777" w:rsidTr="000D0C6B">
        <w:trPr>
          <w:trHeight w:val="300"/>
        </w:trPr>
        <w:tc>
          <w:tcPr>
            <w:tcW w:w="364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F8FF1F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Total Length of Therap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602180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F2122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AF365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C3744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5194A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BF921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557A7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3E043D" w14:paraId="7B1A37EC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F8BB9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42219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0EA60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3,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04E33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8C978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9F0AB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6BBA9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E138A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47086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5</w:t>
            </w:r>
          </w:p>
        </w:tc>
      </w:tr>
      <w:tr w:rsidR="00733C0D" w:rsidRPr="003E043D" w14:paraId="4F1CB658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E0572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7BC40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1C83C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8,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F95D4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7D99F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891CC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22F6F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68F30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409EE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3</w:t>
            </w:r>
          </w:p>
        </w:tc>
      </w:tr>
      <w:tr w:rsidR="00733C0D" w:rsidRPr="003E043D" w14:paraId="0716932C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8C312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4751B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1655B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9,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E3E42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B4009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8652E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264EE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AE444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7ED0A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7</w:t>
            </w:r>
          </w:p>
        </w:tc>
      </w:tr>
      <w:tr w:rsidR="00733C0D" w:rsidRPr="003E043D" w14:paraId="69BACA03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18BAE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C7FBE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18872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53,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064ED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0A8BB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9F5CA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B3273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F48F6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2DFFC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6.6</w:t>
            </w:r>
          </w:p>
        </w:tc>
      </w:tr>
      <w:tr w:rsidR="00733C0D" w:rsidRPr="003E043D" w14:paraId="22290455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E4C90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0052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D18DB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1,2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359CD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CDA56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4FA2C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24B33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FD0A2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7BF9C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6</w:t>
            </w:r>
          </w:p>
        </w:tc>
      </w:tr>
      <w:tr w:rsidR="00733C0D" w:rsidRPr="003E043D" w14:paraId="54CA76CE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97F29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42702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D59E8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7,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304FE6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76321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6CD98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E2C25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46BF27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20077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6.8</w:t>
            </w:r>
          </w:p>
        </w:tc>
      </w:tr>
      <w:tr w:rsidR="00733C0D" w:rsidRPr="003E043D" w14:paraId="2328D124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3CA73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E87FF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80FD9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6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8E71A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AB436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4491B1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9608A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D6778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B3A0B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4</w:t>
            </w:r>
          </w:p>
        </w:tc>
      </w:tr>
      <w:tr w:rsidR="00733C0D" w:rsidRPr="003E043D" w14:paraId="29343717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C0AF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CE0F2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4FE87A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1,0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A695B8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8CA5FF9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6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6D0D323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8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440ACFA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389C55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D2347B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6.8</w:t>
            </w:r>
          </w:p>
        </w:tc>
      </w:tr>
      <w:tr w:rsidR="00733C0D" w:rsidRPr="003E043D" w14:paraId="20BD6625" w14:textId="77777777" w:rsidTr="000D0C6B">
        <w:trPr>
          <w:trHeight w:val="30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32301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6CC2AB" w14:textId="77777777" w:rsidR="00733C0D" w:rsidRPr="003E043D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74F6CF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400,9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2D3120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CC26EDD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7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24171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5976CB4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D3225EE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11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7E614EC" w14:textId="77777777" w:rsidR="00733C0D" w:rsidRPr="003E043D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E043D">
              <w:rPr>
                <w:rFonts w:ascii="Calibri" w:eastAsia="Times New Roman" w:hAnsi="Calibri" w:cs="Calibri"/>
                <w:color w:val="000000"/>
              </w:rPr>
              <w:t>37.7</w:t>
            </w:r>
          </w:p>
        </w:tc>
      </w:tr>
    </w:tbl>
    <w:p w14:paraId="1D046D10" w14:textId="77777777" w:rsidR="00733C0D" w:rsidRDefault="00733C0D" w:rsidP="00733C0D">
      <w:pPr>
        <w:spacing w:line="480" w:lineRule="auto"/>
      </w:pPr>
    </w:p>
    <w:p w14:paraId="4DD8CD90" w14:textId="77777777" w:rsidR="00733C0D" w:rsidRDefault="00733C0D" w:rsidP="00733C0D">
      <w:pPr>
        <w:spacing w:line="480" w:lineRule="auto"/>
      </w:pPr>
    </w:p>
    <w:p w14:paraId="1152E37C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33EDBB2E" w14:textId="77777777" w:rsidR="00733C0D" w:rsidRPr="00895BD5" w:rsidRDefault="00733C0D" w:rsidP="00733C0D">
      <w:pPr>
        <w:rPr>
          <w:rFonts w:ascii="Calibri" w:eastAsia="Times New Roman" w:hAnsi="Calibri" w:cs="Calibri"/>
          <w:color w:val="000000"/>
        </w:rPr>
      </w:pPr>
      <w:r>
        <w:t xml:space="preserve">Table S5. </w:t>
      </w:r>
      <w:r w:rsidRPr="34BFA220">
        <w:rPr>
          <w:rFonts w:ascii="Calibri" w:eastAsia="Times New Roman" w:hAnsi="Calibri" w:cs="Calibri"/>
          <w:color w:val="000000" w:themeColor="text1"/>
        </w:rPr>
        <w:t>Proportion of total length of therapy by setting and age, MarketScan and CMS, 2013-2020</w:t>
      </w:r>
    </w:p>
    <w:tbl>
      <w:tblPr>
        <w:tblW w:w="10296" w:type="dxa"/>
        <w:tblLook w:val="04A0" w:firstRow="1" w:lastRow="0" w:firstColumn="1" w:lastColumn="0" w:noHBand="0" w:noVBand="1"/>
      </w:tblPr>
      <w:tblGrid>
        <w:gridCol w:w="2595"/>
        <w:gridCol w:w="869"/>
        <w:gridCol w:w="976"/>
        <w:gridCol w:w="976"/>
        <w:gridCol w:w="976"/>
        <w:gridCol w:w="976"/>
        <w:gridCol w:w="976"/>
        <w:gridCol w:w="976"/>
        <w:gridCol w:w="976"/>
      </w:tblGrid>
      <w:tr w:rsidR="00733C0D" w:rsidRPr="00727940" w14:paraId="44E7FADE" w14:textId="77777777" w:rsidTr="000D0C6B">
        <w:trPr>
          <w:trHeight w:val="300"/>
        </w:trPr>
        <w:tc>
          <w:tcPr>
            <w:tcW w:w="259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290DA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EBDD6E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A7D74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CBC9B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05838F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94F35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47599F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45F184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4F3D1A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</w:tr>
      <w:tr w:rsidR="00733C0D" w:rsidRPr="00727940" w14:paraId="1DBB5836" w14:textId="77777777" w:rsidTr="000D0C6B">
        <w:trPr>
          <w:trHeight w:val="288"/>
        </w:trPr>
        <w:tc>
          <w:tcPr>
            <w:tcW w:w="2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EA1F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18-64y, private insurance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56813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67F4F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EF4CF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26D76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E0D8C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AB138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6067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80597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727940" w14:paraId="197E5CF3" w14:textId="77777777" w:rsidTr="000D0C6B">
        <w:trPr>
          <w:trHeight w:val="288"/>
        </w:trPr>
        <w:tc>
          <w:tcPr>
            <w:tcW w:w="2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3C7BD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I</w:t>
            </w:r>
            <w:r w:rsidRPr="00727940">
              <w:rPr>
                <w:rFonts w:ascii="Calibri" w:eastAsia="Times New Roman" w:hAnsi="Calibri" w:cs="Calibri"/>
                <w:color w:val="000000"/>
              </w:rPr>
              <w:t xml:space="preserve">npatient 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2795F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1.0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17F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1.0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37A5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9.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9662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9.9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1666C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0.9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31F2A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1.6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F779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2.8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5DF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4.9%</w:t>
            </w:r>
          </w:p>
        </w:tc>
      </w:tr>
      <w:tr w:rsidR="00733C0D" w:rsidRPr="00727940" w14:paraId="45D5C5F5" w14:textId="77777777" w:rsidTr="000D0C6B">
        <w:trPr>
          <w:trHeight w:val="288"/>
        </w:trPr>
        <w:tc>
          <w:tcPr>
            <w:tcW w:w="2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08602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</w:t>
            </w:r>
            <w:r w:rsidRPr="00727940">
              <w:rPr>
                <w:rFonts w:ascii="Calibri" w:eastAsia="Times New Roman" w:hAnsi="Calibri" w:cs="Calibri"/>
                <w:color w:val="000000"/>
              </w:rPr>
              <w:t>ost-discharge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E1C94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9.0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F283E0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9.0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BA0A3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0.2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75BF6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0.1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FE71A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9.1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519826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8.4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6E37E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7.2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920BA6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5.1%</w:t>
            </w:r>
          </w:p>
        </w:tc>
      </w:tr>
      <w:tr w:rsidR="00733C0D" w:rsidRPr="00727940" w14:paraId="6B638E37" w14:textId="77777777" w:rsidTr="000D0C6B">
        <w:trPr>
          <w:trHeight w:val="288"/>
        </w:trPr>
        <w:tc>
          <w:tcPr>
            <w:tcW w:w="2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181C00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≥65y, Medicare insurance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F6F73A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7753FF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DE3514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71922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BF129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9A7F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6C37E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68BF1" w14:textId="77777777" w:rsidR="00733C0D" w:rsidRPr="00727940" w:rsidRDefault="00733C0D" w:rsidP="000D0C6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33C0D" w:rsidRPr="00727940" w14:paraId="4F974AFC" w14:textId="77777777" w:rsidTr="000D0C6B">
        <w:trPr>
          <w:trHeight w:val="288"/>
        </w:trPr>
        <w:tc>
          <w:tcPr>
            <w:tcW w:w="2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3C2F3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I</w:t>
            </w:r>
            <w:r w:rsidRPr="00727940">
              <w:rPr>
                <w:rFonts w:ascii="Calibri" w:eastAsia="Times New Roman" w:hAnsi="Calibri" w:cs="Calibri"/>
                <w:color w:val="000000"/>
              </w:rPr>
              <w:t xml:space="preserve">npatient </w:t>
            </w:r>
          </w:p>
        </w:tc>
        <w:tc>
          <w:tcPr>
            <w:tcW w:w="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ABE9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4.7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D95C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4.9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73C5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4.5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E437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4.4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F8346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4.9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BFA1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6.0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CA4E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7.4%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BECC6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48.7%</w:t>
            </w:r>
          </w:p>
        </w:tc>
      </w:tr>
      <w:tr w:rsidR="00733C0D" w:rsidRPr="00727940" w14:paraId="4ABF0764" w14:textId="77777777" w:rsidTr="000D0C6B">
        <w:trPr>
          <w:trHeight w:val="300"/>
        </w:trPr>
        <w:tc>
          <w:tcPr>
            <w:tcW w:w="25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48454" w14:textId="77777777" w:rsidR="00733C0D" w:rsidRPr="00727940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</w:t>
            </w:r>
            <w:r w:rsidRPr="00727940">
              <w:rPr>
                <w:rFonts w:ascii="Calibri" w:eastAsia="Times New Roman" w:hAnsi="Calibri" w:cs="Calibri"/>
                <w:color w:val="000000"/>
              </w:rPr>
              <w:t>ost-discharge</w:t>
            </w:r>
          </w:p>
        </w:tc>
        <w:tc>
          <w:tcPr>
            <w:tcW w:w="8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58219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5.3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8CF564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5.1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AEBDEB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5.5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B8A9E1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5.6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59D77C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5.1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AC731C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4.0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C8C275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2.6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D8A858" w14:textId="77777777" w:rsidR="00733C0D" w:rsidRPr="00727940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7940">
              <w:rPr>
                <w:rFonts w:ascii="Calibri" w:eastAsia="Times New Roman" w:hAnsi="Calibri" w:cs="Calibri"/>
                <w:color w:val="000000"/>
              </w:rPr>
              <w:t>51.3%</w:t>
            </w:r>
          </w:p>
        </w:tc>
      </w:tr>
    </w:tbl>
    <w:p w14:paraId="1D8B75DA" w14:textId="77777777" w:rsidR="00733C0D" w:rsidRDefault="00733C0D" w:rsidP="00733C0D">
      <w:pPr>
        <w:spacing w:line="480" w:lineRule="auto"/>
      </w:pPr>
    </w:p>
    <w:p w14:paraId="0A34DC9A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28FFC076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76873167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3B7F21A6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</w:p>
    <w:p w14:paraId="173AA012" w14:textId="77777777" w:rsidR="00733C0D" w:rsidRDefault="00733C0D" w:rsidP="00733C0D">
      <w:pPr>
        <w:spacing w:line="480" w:lineRule="auto"/>
        <w:rPr>
          <w:rFonts w:ascii="Calibri" w:hAnsi="Calibri" w:cs="Calibri"/>
          <w:color w:val="000000"/>
          <w:shd w:val="clear" w:color="auto" w:fill="FFFFFF"/>
        </w:rPr>
      </w:pPr>
      <w:r>
        <w:rPr>
          <w:rFonts w:ascii="Calibri" w:hAnsi="Calibri" w:cs="Calibri"/>
          <w:color w:val="000000"/>
          <w:shd w:val="clear" w:color="auto" w:fill="FFFFFF"/>
        </w:rPr>
        <w:t xml:space="preserve">Table S6. </w:t>
      </w:r>
      <w:r w:rsidRPr="00764947">
        <w:rPr>
          <w:rFonts w:ascii="Calibri" w:hAnsi="Calibri" w:cs="Calibri"/>
          <w:color w:val="000000"/>
          <w:shd w:val="clear" w:color="auto" w:fill="FFFFFF"/>
        </w:rPr>
        <w:t>Distribution of post-discharge prescriptions in days -1 to +3 following discharge among adults hospitalized for community-acquired pneumonia, 2013-2020</w:t>
      </w:r>
    </w:p>
    <w:tbl>
      <w:tblPr>
        <w:tblW w:w="10080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40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733C0D" w:rsidRPr="00891C4E" w14:paraId="26C17246" w14:textId="77777777" w:rsidTr="000D0C6B">
        <w:trPr>
          <w:trHeight w:val="615"/>
        </w:trPr>
        <w:tc>
          <w:tcPr>
            <w:tcW w:w="240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vAlign w:val="bottom"/>
            <w:hideMark/>
          </w:tcPr>
          <w:p w14:paraId="3F1B7FF2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Number of post-discharge prescriptions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1D08439A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611638DE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4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2C909941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42542F1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6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329ECB4A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7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10E99221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6B97B0F6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96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noWrap/>
            <w:vAlign w:val="bottom"/>
            <w:hideMark/>
          </w:tcPr>
          <w:p w14:paraId="356CB751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</w:tr>
      <w:tr w:rsidR="00733C0D" w:rsidRPr="00891C4E" w14:paraId="061CA4B6" w14:textId="77777777" w:rsidTr="000D0C6B">
        <w:trPr>
          <w:trHeight w:val="300"/>
        </w:trPr>
        <w:tc>
          <w:tcPr>
            <w:tcW w:w="2400" w:type="dxa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6649A4B8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680" w:type="dxa"/>
            <w:gridSpan w:val="8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  <w:hideMark/>
          </w:tcPr>
          <w:p w14:paraId="3241170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444444"/>
              </w:rPr>
            </w:pPr>
            <w:r w:rsidRPr="00891C4E">
              <w:rPr>
                <w:rFonts w:ascii="Calibri" w:eastAsia="Times New Roman" w:hAnsi="Calibri" w:cs="Calibri"/>
                <w:color w:val="444444"/>
              </w:rPr>
              <w:t>% of Patients with Private Insurance, 18-64 years</w:t>
            </w:r>
          </w:p>
        </w:tc>
      </w:tr>
      <w:tr w:rsidR="00733C0D" w:rsidRPr="00891C4E" w14:paraId="5A13C298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78CB2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0D5372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46FA87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05FD2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CCF75C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3A87D9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7A5A6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EA578B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9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2D1F3A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1.1</w:t>
            </w:r>
          </w:p>
        </w:tc>
      </w:tr>
      <w:tr w:rsidR="00733C0D" w:rsidRPr="00891C4E" w14:paraId="4D456A7A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1D28D8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B4C85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75FA89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192034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4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F53AD7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4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DF1CAE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5BF921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71507D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58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299BA8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56.6</w:t>
            </w:r>
          </w:p>
        </w:tc>
      </w:tr>
      <w:tr w:rsidR="00733C0D" w:rsidRPr="00891C4E" w14:paraId="3DFDBFCA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129A44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B51BA4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5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F21CA6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6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41DD60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6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D69A3E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E82BB8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1FA99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57A7BC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A9D34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1.6</w:t>
            </w:r>
          </w:p>
        </w:tc>
      </w:tr>
      <w:tr w:rsidR="00733C0D" w:rsidRPr="00891C4E" w14:paraId="3F3D41E8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37170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≥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13B359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D4391E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A0214C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2A1B94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70D4BA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9DED37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A22461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5A8F6E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8</w:t>
            </w:r>
          </w:p>
        </w:tc>
      </w:tr>
      <w:tr w:rsidR="00733C0D" w:rsidRPr="00891C4E" w14:paraId="60C9FCF3" w14:textId="77777777" w:rsidTr="000D0C6B">
        <w:trPr>
          <w:trHeight w:val="300"/>
        </w:trPr>
        <w:tc>
          <w:tcPr>
            <w:tcW w:w="24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noWrap/>
            <w:vAlign w:val="bottom"/>
            <w:hideMark/>
          </w:tcPr>
          <w:p w14:paraId="2C163E0B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680" w:type="dxa"/>
            <w:gridSpan w:val="8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  <w:hideMark/>
          </w:tcPr>
          <w:p w14:paraId="6C5700E3" w14:textId="77777777" w:rsidR="00733C0D" w:rsidRPr="00891C4E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% of Patients with Medicare Insurance, ≥ 65 years</w:t>
            </w:r>
          </w:p>
        </w:tc>
      </w:tr>
      <w:tr w:rsidR="00733C0D" w:rsidRPr="00891C4E" w14:paraId="09E17680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F9D31D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24DB65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01A60F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4C445F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E7CFD2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1C86ED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1118F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BB5E29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18221D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1.2</w:t>
            </w:r>
          </w:p>
        </w:tc>
      </w:tr>
      <w:tr w:rsidR="00733C0D" w:rsidRPr="00891C4E" w14:paraId="44D3786B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8BB650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DDDC2C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7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47E45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6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7CE154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DD1933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1C9084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E113BC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6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BEEFD6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5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03A4BB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54.4</w:t>
            </w:r>
          </w:p>
        </w:tc>
      </w:tr>
      <w:tr w:rsidR="00733C0D" w:rsidRPr="00891C4E" w14:paraId="67A8633E" w14:textId="77777777" w:rsidTr="000D0C6B">
        <w:trPr>
          <w:trHeight w:val="285"/>
        </w:trPr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BF7C94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lastRenderedPageBreak/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1B468E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6E9B1D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41862B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5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50945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6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017A66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C18F32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1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9F3978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6C954C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23.7</w:t>
            </w:r>
          </w:p>
        </w:tc>
      </w:tr>
      <w:tr w:rsidR="00733C0D" w:rsidRPr="00891C4E" w14:paraId="1ACADBF4" w14:textId="77777777" w:rsidTr="000D0C6B">
        <w:trPr>
          <w:trHeight w:val="300"/>
        </w:trPr>
        <w:tc>
          <w:tcPr>
            <w:tcW w:w="240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41F42B2C" w14:textId="77777777" w:rsidR="00733C0D" w:rsidRPr="00891C4E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≥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4F29152B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761DF8D2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76DF8732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7852938E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12F39B4F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2699EEC2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7A693FC5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32C06AB8" w14:textId="77777777" w:rsidR="00733C0D" w:rsidRPr="00891C4E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891C4E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</w:tr>
    </w:tbl>
    <w:p w14:paraId="7364E193" w14:textId="77777777" w:rsidR="00733C0D" w:rsidRDefault="00733C0D" w:rsidP="00733C0D">
      <w:pPr>
        <w:spacing w:line="480" w:lineRule="auto"/>
      </w:pPr>
    </w:p>
    <w:p w14:paraId="002EBE9D" w14:textId="77777777" w:rsidR="00733C0D" w:rsidRDefault="00733C0D" w:rsidP="00733C0D">
      <w:pPr>
        <w:spacing w:line="480" w:lineRule="auto"/>
      </w:pPr>
    </w:p>
    <w:p w14:paraId="1C534A67" w14:textId="77777777" w:rsidR="00733C0D" w:rsidRDefault="00733C0D" w:rsidP="00733C0D">
      <w:pPr>
        <w:spacing w:line="480" w:lineRule="auto"/>
      </w:pPr>
      <w:r>
        <w:t>Table S7. Presence of post-discharge antibiotic prescriptions by length of stay in adults hospitalized for CAP, 2013-2020</w:t>
      </w:r>
    </w:p>
    <w:tbl>
      <w:tblPr>
        <w:tblW w:w="8620" w:type="dxa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940"/>
        <w:gridCol w:w="838"/>
        <w:gridCol w:w="1016"/>
        <w:gridCol w:w="998"/>
        <w:gridCol w:w="982"/>
        <w:gridCol w:w="947"/>
        <w:gridCol w:w="931"/>
        <w:gridCol w:w="1078"/>
        <w:gridCol w:w="890"/>
      </w:tblGrid>
      <w:tr w:rsidR="00733C0D" w:rsidRPr="00DB7652" w14:paraId="78DF265C" w14:textId="77777777" w:rsidTr="000D0C6B">
        <w:trPr>
          <w:trHeight w:val="285"/>
        </w:trPr>
        <w:tc>
          <w:tcPr>
            <w:tcW w:w="940" w:type="dxa"/>
            <w:tcBorders>
              <w:top w:val="single" w:sz="4" w:space="0" w:color="000000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A2231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LOS</w:t>
            </w:r>
          </w:p>
        </w:tc>
        <w:tc>
          <w:tcPr>
            <w:tcW w:w="3834" w:type="dxa"/>
            <w:gridSpan w:val="4"/>
            <w:tcBorders>
              <w:top w:val="single" w:sz="4" w:space="0" w:color="000000"/>
              <w:left w:val="nil"/>
              <w:bottom w:val="nil"/>
              <w:right w:val="nil"/>
            </w:tcBorders>
            <w:vAlign w:val="bottom"/>
            <w:hideMark/>
          </w:tcPr>
          <w:p w14:paraId="16DE92B0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444444"/>
              </w:rPr>
            </w:pPr>
            <w:r w:rsidRPr="00DB7652">
              <w:rPr>
                <w:rFonts w:ascii="Calibri" w:eastAsia="Times New Roman" w:hAnsi="Calibri" w:cs="Calibri"/>
                <w:color w:val="444444"/>
              </w:rPr>
              <w:t>18-64y, private insurance</w:t>
            </w:r>
          </w:p>
        </w:tc>
        <w:tc>
          <w:tcPr>
            <w:tcW w:w="3846" w:type="dxa"/>
            <w:gridSpan w:val="4"/>
            <w:tcBorders>
              <w:top w:val="single" w:sz="4" w:space="0" w:color="000000"/>
              <w:left w:val="nil"/>
              <w:bottom w:val="nil"/>
              <w:right w:val="nil"/>
            </w:tcBorders>
            <w:vAlign w:val="bottom"/>
            <w:hideMark/>
          </w:tcPr>
          <w:p w14:paraId="73AE1817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≥65y, Medicare insurance</w:t>
            </w:r>
          </w:p>
        </w:tc>
      </w:tr>
      <w:tr w:rsidR="00733C0D" w:rsidRPr="00DB7652" w14:paraId="1B87459F" w14:textId="77777777" w:rsidTr="000D0C6B">
        <w:trPr>
          <w:trHeight w:val="78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CF88F1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(days)</w:t>
            </w:r>
          </w:p>
        </w:tc>
        <w:tc>
          <w:tcPr>
            <w:tcW w:w="1854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BC54038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0 outpatient ab fills n=</w:t>
            </w:r>
          </w:p>
        </w:tc>
        <w:tc>
          <w:tcPr>
            <w:tcW w:w="1980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93D86CE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≥1 outpatient ab fills n=</w:t>
            </w:r>
          </w:p>
        </w:tc>
        <w:tc>
          <w:tcPr>
            <w:tcW w:w="187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8693407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0 outpatient ab fills n=</w:t>
            </w:r>
          </w:p>
        </w:tc>
        <w:tc>
          <w:tcPr>
            <w:tcW w:w="196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6FDA3F2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≥1 outpatient ab fills n=</w:t>
            </w:r>
          </w:p>
        </w:tc>
      </w:tr>
      <w:tr w:rsidR="00733C0D" w:rsidRPr="00DB7652" w14:paraId="77AEE5A0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2F869BE9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5A18077E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No.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66E46269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99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62A036BA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No.</w:t>
            </w: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000000"/>
              <w:right w:val="single" w:sz="4" w:space="0" w:color="000000"/>
            </w:tcBorders>
            <w:noWrap/>
            <w:vAlign w:val="bottom"/>
            <w:hideMark/>
          </w:tcPr>
          <w:p w14:paraId="37605C95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06CC7FE6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No.</w:t>
            </w:r>
          </w:p>
        </w:tc>
        <w:tc>
          <w:tcPr>
            <w:tcW w:w="931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6E533DC5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0A7596A5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No.</w:t>
            </w:r>
          </w:p>
        </w:tc>
        <w:tc>
          <w:tcPr>
            <w:tcW w:w="89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5C20F6F4" w14:textId="77777777" w:rsidR="00733C0D" w:rsidRPr="00DB7652" w:rsidRDefault="00733C0D" w:rsidP="000D0C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</w:tr>
      <w:tr w:rsidR="00733C0D" w:rsidRPr="00DB7652" w14:paraId="7B0B6B78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AC160D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D6ABFD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96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90FCC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4.0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3D248B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207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0AAFDDB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6.0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D85FB6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173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DC9A7D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0.2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1F914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0276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15A299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9.8%</w:t>
            </w:r>
          </w:p>
        </w:tc>
      </w:tr>
      <w:tr w:rsidR="00733C0D" w:rsidRPr="00DB7652" w14:paraId="2AA478D6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6DB06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AD358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85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EBF076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5.4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74B45B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0163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5E3810ED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4.6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EE365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299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A7135F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2.0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9F2211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9508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AB81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8.0%</w:t>
            </w:r>
          </w:p>
        </w:tc>
      </w:tr>
      <w:tr w:rsidR="00733C0D" w:rsidRPr="00DB7652" w14:paraId="4AD69274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BC6B9C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78E63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36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2380D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8.1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130BA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160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24B1F09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1.9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668C78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204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7AE5C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6.8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8E64C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971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7DA82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3.2%</w:t>
            </w:r>
          </w:p>
        </w:tc>
      </w:tr>
      <w:tr w:rsidR="00733C0D" w:rsidRPr="00DB7652" w14:paraId="1F74A6F7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BD5531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7A059B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99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35C5C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2.3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F04AA9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443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4C6D3599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7.7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AE005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987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4F76DF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2.8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90397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349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F9EFE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7.2%</w:t>
            </w:r>
          </w:p>
        </w:tc>
      </w:tr>
      <w:tr w:rsidR="00733C0D" w:rsidRPr="00DB7652" w14:paraId="6001CD13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3620DB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C97443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9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20662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7.3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FB587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107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787D512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2.7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E238B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36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C6937E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1.5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151654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817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0647E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8.5%</w:t>
            </w:r>
          </w:p>
        </w:tc>
      </w:tr>
      <w:tr w:rsidR="00733C0D" w:rsidRPr="00DB7652" w14:paraId="6323240D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252F6A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98C35B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6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8B6FB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5.3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48E066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216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5ED56FA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4.7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89E1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77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4615C6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0.3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BE2DF6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003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F618D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9.7%</w:t>
            </w:r>
          </w:p>
        </w:tc>
      </w:tr>
      <w:tr w:rsidR="00733C0D" w:rsidRPr="00DB7652" w14:paraId="087B2FA1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2AF8EA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BFBF4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2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1D9C68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8.4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05F051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7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7DE0FF2F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61.6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A994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58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C773BE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6.2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AFFAEA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34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39DA5F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3.8%</w:t>
            </w:r>
          </w:p>
        </w:tc>
      </w:tr>
      <w:tr w:rsidR="00733C0D" w:rsidRPr="00DB7652" w14:paraId="7BFCDC75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DEE10B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6C4D9F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2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A928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4.4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03D647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11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6240333D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5.6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FA9602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22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59A550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2.9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27DF0E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86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A4F2A1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7.1%</w:t>
            </w:r>
          </w:p>
        </w:tc>
      </w:tr>
      <w:tr w:rsidR="00733C0D" w:rsidRPr="00DB7652" w14:paraId="66461171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2EA269C5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27C06862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27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000000"/>
              <w:right w:val="single" w:sz="4" w:space="0" w:color="000000"/>
            </w:tcBorders>
            <w:noWrap/>
            <w:vAlign w:val="bottom"/>
            <w:hideMark/>
          </w:tcPr>
          <w:p w14:paraId="1B714BD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9.7%</w:t>
            </w:r>
          </w:p>
        </w:tc>
        <w:tc>
          <w:tcPr>
            <w:tcW w:w="99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6476976C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3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8" w:space="0" w:color="000000"/>
              <w:right w:val="single" w:sz="4" w:space="0" w:color="000000"/>
            </w:tcBorders>
            <w:noWrap/>
            <w:vAlign w:val="bottom"/>
            <w:hideMark/>
          </w:tcPr>
          <w:p w14:paraId="349BE5CC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0.3%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5BCB9B99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2273</w:t>
            </w:r>
          </w:p>
        </w:tc>
        <w:tc>
          <w:tcPr>
            <w:tcW w:w="931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2D1D2A47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59.0%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52EBBCA2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577</w:t>
            </w:r>
          </w:p>
        </w:tc>
        <w:tc>
          <w:tcPr>
            <w:tcW w:w="890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vAlign w:val="bottom"/>
            <w:hideMark/>
          </w:tcPr>
          <w:p w14:paraId="38B080B2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41.0%</w:t>
            </w:r>
          </w:p>
        </w:tc>
      </w:tr>
      <w:tr w:rsidR="00733C0D" w:rsidRPr="00DB7652" w14:paraId="27FBE5BD" w14:textId="77777777" w:rsidTr="000D0C6B">
        <w:trPr>
          <w:trHeight w:val="300"/>
        </w:trPr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1801A8" w14:textId="77777777" w:rsidR="00733C0D" w:rsidRPr="00DB7652" w:rsidRDefault="00733C0D" w:rsidP="000D0C6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04493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60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78E1B9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9.1%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7858E3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648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single" w:sz="4" w:space="0" w:color="000000"/>
            </w:tcBorders>
            <w:noWrap/>
            <w:vAlign w:val="bottom"/>
            <w:hideMark/>
          </w:tcPr>
          <w:p w14:paraId="6FF6DEC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0.9%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CD1164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7188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2123D7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17.9%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68A1FC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32904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B00D5" w14:textId="77777777" w:rsidR="00733C0D" w:rsidRPr="00DB7652" w:rsidRDefault="00733C0D" w:rsidP="000D0C6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B7652">
              <w:rPr>
                <w:rFonts w:ascii="Calibri" w:eastAsia="Times New Roman" w:hAnsi="Calibri" w:cs="Calibri"/>
                <w:color w:val="000000"/>
              </w:rPr>
              <w:t>82.1%</w:t>
            </w:r>
          </w:p>
        </w:tc>
      </w:tr>
    </w:tbl>
    <w:p w14:paraId="05A94EF8" w14:textId="77777777" w:rsidR="00733C0D" w:rsidRDefault="00733C0D" w:rsidP="00733C0D">
      <w:pPr>
        <w:spacing w:line="480" w:lineRule="auto"/>
      </w:pPr>
    </w:p>
    <w:p w14:paraId="087AB92C" w14:textId="77777777" w:rsidR="009E2EF7" w:rsidRDefault="009E2EF7"/>
    <w:sectPr w:rsidR="009E2EF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511376"/>
    <w:multiLevelType w:val="hybridMultilevel"/>
    <w:tmpl w:val="ED766E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261724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33C0D"/>
    <w:rsid w:val="00733C0D"/>
    <w:rsid w:val="009E2EF7"/>
    <w:rsid w:val="00B333DC"/>
    <w:rsid w:val="00F11D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7E1433"/>
  <w15:chartTrackingRefBased/>
  <w15:docId w15:val="{129B918A-9808-4F64-A474-705717273A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3C0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33C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33C0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33C0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3C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3C0D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33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33C0D"/>
  </w:style>
  <w:style w:type="paragraph" w:styleId="Footer">
    <w:name w:val="footer"/>
    <w:basedOn w:val="Normal"/>
    <w:link w:val="FooterChar"/>
    <w:uiPriority w:val="99"/>
    <w:unhideWhenUsed/>
    <w:rsid w:val="00733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3C0D"/>
  </w:style>
  <w:style w:type="paragraph" w:customStyle="1" w:styleId="EndNoteBibliographyTitle">
    <w:name w:val="EndNote Bibliography Title"/>
    <w:basedOn w:val="Normal"/>
    <w:link w:val="EndNoteBibliographyTitleChar"/>
    <w:rsid w:val="00733C0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3C0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3C0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3C0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33C0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unhideWhenUsed/>
    <w:rsid w:val="00733C0D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733C0D"/>
    <w:rPr>
      <w:color w:val="2B579A"/>
      <w:shd w:val="clear" w:color="auto" w:fill="E1DFDD"/>
    </w:rPr>
  </w:style>
  <w:style w:type="paragraph" w:styleId="Revision">
    <w:name w:val="Revision"/>
    <w:hidden/>
    <w:uiPriority w:val="99"/>
    <w:semiHidden/>
    <w:rsid w:val="00733C0D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733C0D"/>
    <w:rPr>
      <w:color w:val="954F72" w:themeColor="followedHyperlink"/>
      <w:u w:val="single"/>
    </w:rPr>
  </w:style>
  <w:style w:type="character" w:customStyle="1" w:styleId="font51">
    <w:name w:val="font51"/>
    <w:basedOn w:val="DefaultParagraphFont"/>
    <w:rsid w:val="00733C0D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2"/>
      <w:szCs w:val="22"/>
      <w:u w:val="none"/>
      <w:effect w:val="none"/>
    </w:rPr>
  </w:style>
  <w:style w:type="paragraph" w:customStyle="1" w:styleId="msonormal0">
    <w:name w:val="msonormal"/>
    <w:basedOn w:val="Normal"/>
    <w:rsid w:val="00733C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733C0D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733C0D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733C0D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733C0D"/>
    <w:pPr>
      <w:pBdr>
        <w:top w:val="single" w:sz="4" w:space="0" w:color="auto"/>
        <w:bottom w:val="double" w:sz="6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733C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733C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6</Pages>
  <Words>2044</Words>
  <Characters>11656</Characters>
  <Application>Microsoft Office Word</Application>
  <DocSecurity>0</DocSecurity>
  <Lines>97</Lines>
  <Paragraphs>27</Paragraphs>
  <ScaleCrop>false</ScaleCrop>
  <Company/>
  <LinksUpToDate>false</LinksUpToDate>
  <CharactersWithSpaces>13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carthy, Natalie (CDC/NCEZID/DHQP)</dc:creator>
  <cp:keywords/>
  <dc:description/>
  <cp:lastModifiedBy>Mccarthy, Natalie (CDC/NCEZID/DHQP)</cp:lastModifiedBy>
  <cp:revision>1</cp:revision>
  <dcterms:created xsi:type="dcterms:W3CDTF">2023-10-11T14:18:00Z</dcterms:created>
  <dcterms:modified xsi:type="dcterms:W3CDTF">2023-10-11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3-10-11T14:21:02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9a77d052-4148-4863-a05c-ffc602a66179</vt:lpwstr>
  </property>
  <property fmtid="{D5CDD505-2E9C-101B-9397-08002B2CF9AE}" pid="8" name="MSIP_Label_7b94a7b8-f06c-4dfe-bdcc-9b548fd58c31_ContentBits">
    <vt:lpwstr>0</vt:lpwstr>
  </property>
</Properties>
</file>